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1BA90F" w14:textId="09DE0A72" w:rsidR="00EE3302" w:rsidRPr="00AE124E" w:rsidRDefault="00EE3302" w:rsidP="006108C5">
      <w:pPr>
        <w:spacing w:after="0" w:line="259" w:lineRule="auto"/>
        <w:rPr>
          <w:rFonts w:ascii="Arial" w:hAnsi="Arial" w:cs="Arial"/>
          <w:b/>
          <w:bCs/>
          <w:sz w:val="24"/>
          <w:szCs w:val="24"/>
          <w:lang w:val="en-US"/>
        </w:rPr>
      </w:pPr>
      <w:bookmarkStart w:id="0" w:name="_Hlk531255967"/>
      <w:r w:rsidRPr="00AE124E">
        <w:rPr>
          <w:rFonts w:ascii="Arial" w:hAnsi="Arial" w:cs="Arial"/>
          <w:b/>
          <w:bCs/>
          <w:sz w:val="24"/>
          <w:szCs w:val="24"/>
          <w:lang w:val="en-US"/>
        </w:rPr>
        <w:t xml:space="preserve">Supplementary </w:t>
      </w:r>
      <w:r w:rsidR="00AA788E" w:rsidRPr="00AE124E">
        <w:rPr>
          <w:rFonts w:ascii="Arial" w:hAnsi="Arial" w:cs="Arial"/>
          <w:b/>
          <w:bCs/>
          <w:sz w:val="24"/>
          <w:szCs w:val="24"/>
          <w:lang w:val="en-US"/>
        </w:rPr>
        <w:t>M</w:t>
      </w:r>
      <w:r w:rsidRPr="00AE124E">
        <w:rPr>
          <w:rFonts w:ascii="Arial" w:hAnsi="Arial" w:cs="Arial"/>
          <w:b/>
          <w:bCs/>
          <w:sz w:val="24"/>
          <w:szCs w:val="24"/>
          <w:lang w:val="en-US"/>
        </w:rPr>
        <w:t>ethods</w:t>
      </w:r>
    </w:p>
    <w:p w14:paraId="3B1CF25C" w14:textId="608A8A56" w:rsidR="00EE3302" w:rsidRPr="00AE124E" w:rsidRDefault="00EE3302" w:rsidP="006108C5">
      <w:pPr>
        <w:spacing w:after="0" w:line="259" w:lineRule="auto"/>
        <w:rPr>
          <w:rFonts w:ascii="Arial" w:hAnsi="Arial" w:cs="Arial"/>
          <w:sz w:val="24"/>
          <w:szCs w:val="24"/>
          <w:lang w:val="en-US"/>
        </w:rPr>
      </w:pPr>
    </w:p>
    <w:p w14:paraId="04378CD3" w14:textId="5FB06C9C" w:rsidR="000C5E05" w:rsidRPr="00AE124E" w:rsidRDefault="000C5E05" w:rsidP="000C5E05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u w:val="single"/>
          <w:lang w:val="en-US"/>
        </w:rPr>
      </w:pPr>
      <w:r w:rsidRPr="00AE124E">
        <w:rPr>
          <w:rFonts w:ascii="Arial" w:hAnsi="Arial" w:cs="Arial"/>
          <w:sz w:val="24"/>
          <w:szCs w:val="24"/>
          <w:u w:val="single"/>
          <w:lang w:val="en-US"/>
        </w:rPr>
        <w:t xml:space="preserve">Microsatellite instability (MSI) </w:t>
      </w:r>
      <w:r w:rsidR="004C1F99" w:rsidRPr="00AE124E">
        <w:rPr>
          <w:rFonts w:ascii="Arial" w:hAnsi="Arial" w:cs="Arial"/>
          <w:sz w:val="24"/>
          <w:szCs w:val="24"/>
          <w:u w:val="single"/>
          <w:lang w:val="en-US"/>
        </w:rPr>
        <w:t>S</w:t>
      </w:r>
      <w:r w:rsidRPr="00AE124E">
        <w:rPr>
          <w:rFonts w:ascii="Arial" w:hAnsi="Arial" w:cs="Arial"/>
          <w:sz w:val="24"/>
          <w:szCs w:val="24"/>
          <w:u w:val="single"/>
          <w:lang w:val="en-US"/>
        </w:rPr>
        <w:t>tatus</w:t>
      </w:r>
    </w:p>
    <w:p w14:paraId="6222292E" w14:textId="77777777" w:rsidR="000C5E05" w:rsidRPr="00AE124E" w:rsidRDefault="000C5E05" w:rsidP="000C5E05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u w:val="single"/>
          <w:lang w:val="en-US"/>
        </w:rPr>
      </w:pPr>
    </w:p>
    <w:p w14:paraId="5392C232" w14:textId="27E83461" w:rsidR="000C5E05" w:rsidRPr="00AE124E" w:rsidRDefault="00AA788E" w:rsidP="00D7440F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t>Tumor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MSI status was analy</w:t>
      </w:r>
      <w:r w:rsidR="0082253B" w:rsidRPr="00AE124E">
        <w:rPr>
          <w:rFonts w:ascii="Arial" w:hAnsi="Arial" w:cs="Arial"/>
          <w:sz w:val="24"/>
          <w:szCs w:val="24"/>
          <w:lang w:val="en-US"/>
        </w:rPr>
        <w:t>z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ed using polymerase chain reaction (PCR) assays by all studies </w:t>
      </w:r>
      <w:proofErr w:type="gramStart"/>
      <w:r w:rsidR="000C5E05" w:rsidRPr="00AE124E">
        <w:rPr>
          <w:rFonts w:ascii="Arial" w:hAnsi="Arial" w:cs="Arial"/>
          <w:sz w:val="24"/>
          <w:szCs w:val="24"/>
          <w:lang w:val="en-US"/>
        </w:rPr>
        <w:t>with the exception of</w:t>
      </w:r>
      <w:proofErr w:type="gramEnd"/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NSHDS and </w:t>
      </w:r>
      <w:proofErr w:type="spellStart"/>
      <w:r w:rsidR="000C5E05" w:rsidRPr="00AE124E">
        <w:rPr>
          <w:rFonts w:ascii="Arial" w:hAnsi="Arial" w:cs="Arial"/>
          <w:sz w:val="24"/>
          <w:szCs w:val="24"/>
          <w:lang w:val="en-US"/>
        </w:rPr>
        <w:t>EPIC_Sweden</w:t>
      </w:r>
      <w:proofErr w:type="spellEnd"/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.  Study-specific marker panels for PCR-based MSI assays are provided in </w:t>
      </w:r>
      <w:r w:rsidR="000C5E05" w:rsidRPr="00AE124E">
        <w:rPr>
          <w:rFonts w:ascii="Arial" w:eastAsia="Times New Roman" w:hAnsi="Arial" w:cs="Arial"/>
          <w:b/>
          <w:bCs/>
          <w:sz w:val="24"/>
          <w:szCs w:val="24"/>
          <w:shd w:val="clear" w:color="auto" w:fill="FFFFFF"/>
        </w:rPr>
        <w:t xml:space="preserve">Supplementary </w:t>
      </w:r>
      <w:r w:rsidR="00036090">
        <w:rPr>
          <w:rFonts w:ascii="Arial" w:hAnsi="Arial" w:cs="Arial"/>
          <w:b/>
          <w:bCs/>
          <w:sz w:val="24"/>
          <w:szCs w:val="24"/>
          <w:lang w:val="en-US"/>
        </w:rPr>
        <w:t>T</w:t>
      </w:r>
      <w:r w:rsidR="000C5E05" w:rsidRPr="00AE124E">
        <w:rPr>
          <w:rFonts w:ascii="Arial" w:hAnsi="Arial" w:cs="Arial"/>
          <w:b/>
          <w:bCs/>
          <w:sz w:val="24"/>
          <w:szCs w:val="24"/>
          <w:lang w:val="en-US"/>
        </w:rPr>
        <w:t>able S2</w:t>
      </w:r>
      <w:r w:rsidR="000C5E05" w:rsidRPr="00AE124E">
        <w:rPr>
          <w:rFonts w:ascii="Arial" w:hAnsi="Arial" w:cs="Arial"/>
          <w:sz w:val="24"/>
          <w:szCs w:val="24"/>
          <w:lang w:val="en-US"/>
        </w:rPr>
        <w:t>.  CCFR, CPS-II, HPFS, MCCS, NFCCR, and NHS used the Bethesda Consensus Panel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/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Boland&lt;/Author&gt;&lt;Year&gt;1998&lt;/Year&gt;&lt;RecNum&gt;354&lt;/RecNum&gt;&lt;DisplayText&gt;(1)&lt;/DisplayText&gt;&lt;record&gt;&lt;rec-number&gt;354&lt;/rec-number&gt;&lt;foreign-keys&gt;&lt;key app="EN" db-id="wvdxwasrwzxfffez0pspdr29e5wxtd0fax9w" timestamp="1586929463"&gt;354&lt;/key&gt;&lt;/foreign-keys&gt;&lt;ref-type name="Journal Article"&gt;17&lt;/ref-type&gt;&lt;contributors&gt;&lt;authors&gt;&lt;author&gt;Boland, C. R.&lt;/author&gt;&lt;author&gt;Thibodeau, S. N.&lt;/author&gt;&lt;author&gt;Hamilton, S. R.&lt;/author&gt;&lt;author&gt;Sidransky, D.&lt;/author&gt;&lt;author&gt;Eshleman, J. R.&lt;/author&gt;&lt;author&gt;Burt, R. W.&lt;/author&gt;&lt;author&gt;Meltzer, S. J.&lt;/author&gt;&lt;author&gt;Rodriguez-Bigas, M. A.&lt;/author&gt;&lt;author&gt;Fodde, R.&lt;/author&gt;&lt;author&gt;Ranzani, G. N.&lt;/author&gt;&lt;author&gt;Srivastava, S.&lt;/author&gt;&lt;/authors&gt;&lt;/contributors&gt;&lt;auth-address&gt;University of California, San Diego, La Jolla 92093-0688, USA. crboland@ucsd.edu&lt;/auth-address&gt;&lt;titles&gt;&lt;title&gt;A National Cancer Institute Workshop on Microsatellite Instability for cancer detection and familial predisposition: development of international criteria for the determination of microsatellite instability in colorectal cancer&lt;/title&gt;&lt;secondary-title&gt;Cancer Res&lt;/secondary-title&gt;&lt;alt-title&gt;Cancer research&lt;/alt-title&gt;&lt;/titles&gt;&lt;periodical&gt;&lt;full-title&gt;Cancer Res&lt;/full-title&gt;&lt;/periodical&gt;&lt;pages&gt;5248-57&lt;/pages&gt;&lt;volume&gt;58&lt;/volume&gt;&lt;number&gt;22&lt;/number&gt;&lt;edition&gt;1998/11/21&lt;/edition&gt;&lt;keywords&gt;&lt;keyword&gt;Colorectal Neoplasms/*diagnosis/*genetics/therapy&lt;/keyword&gt;&lt;keyword&gt;Colorectal Neoplasms, Hereditary Nonpolyposis/genetics&lt;/keyword&gt;&lt;keyword&gt;Forecasting&lt;/keyword&gt;&lt;keyword&gt;Genetic Predisposition to Disease&lt;/keyword&gt;&lt;keyword&gt;Humans&lt;/keyword&gt;&lt;keyword&gt;Loss of Heterozygosity&lt;/keyword&gt;&lt;keyword&gt;Microsatellite Repeats/*genetics&lt;/keyword&gt;&lt;keyword&gt;Prognosis&lt;/keyword&gt;&lt;keyword&gt;United States&lt;/keyword&gt;&lt;/keywords&gt;&lt;dates&gt;&lt;year&gt;1998&lt;/year&gt;&lt;pub-dates&gt;&lt;date&gt;Nov 15&lt;/date&gt;&lt;/pub-dates&gt;&lt;/dates&gt;&lt;isbn&gt;0008-5472 (Print)&amp;#xD;0008-5472&lt;/isbn&gt;&lt;accession-num&gt;9823339&lt;/accession-num&gt;&lt;urls&gt;&lt;/urls&gt;&lt;remote-database-provider&gt;NLM&lt;/remote-database-provider&gt;&lt;language&gt;eng&lt;/language&gt;&lt;/record&gt;&lt;/Cite&gt;&lt;/EndNote&gt;</w:instrTex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with minor variability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MaW5kb3I8L0F1dGhvcj48WWVhcj4yMDAyPC9ZZWFyPjxS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MaW5kb3I8L0F1dGhvcj48WWVhcj4yMDAyPC9ZZWFyPjxS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2-6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 In DACHS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Ib2ZmbWVpc3RlcjwvQXV0aG9yPjxZZWFyPjIwMTM8L1ll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Ib2ZmbWVpc3RlcjwvQXV0aG9yPjxZZWFyPjIwMTM8L1ll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7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,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a mononucleotide marker panel, which has high concordance with the Bethesda Consensus Panel for the detection of MSI-high status, was used.  In DALS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YW1vd2l0ejwvQXV0aG9yPjxZZWFyPjE5OTk8L1llYXI+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YW1vd2l0ejwvQXV0aG9yPjxZZWFyPjE5OTk8L1llYXI+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8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,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a panel of two mononucleotide and </w:t>
      </w:r>
      <w:r w:rsidR="005D2773" w:rsidRPr="00AE124E">
        <w:rPr>
          <w:rFonts w:ascii="Arial" w:hAnsi="Arial" w:cs="Arial"/>
          <w:sz w:val="24"/>
          <w:szCs w:val="24"/>
          <w:lang w:val="en-US"/>
        </w:rPr>
        <w:t>ten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tetranucleotide repeats was used, and that panel has shown high concordance with the Bethesda Panel for MSI-high detection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bGF0dGVyeTwvQXV0aG9yPjxZZWFyPjIwMDA8L1llYXI+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bGF0dGVyeTwvQXV0aG9yPjxZZWFyPjIwMDA8L1llYXI+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9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 For these </w:t>
      </w:r>
      <w:r w:rsidR="00254CFB" w:rsidRPr="00AE124E">
        <w:rPr>
          <w:rFonts w:ascii="Arial" w:hAnsi="Arial" w:cs="Arial"/>
          <w:sz w:val="24"/>
          <w:szCs w:val="24"/>
          <w:lang w:val="en-US"/>
        </w:rPr>
        <w:t>PCR-based methods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, high-level MSI (MSI-high) was defined as presence of instability in ≥30% of markers.  </w:t>
      </w:r>
      <w:proofErr w:type="spellStart"/>
      <w:r w:rsidR="000C5E05" w:rsidRPr="00AE124E">
        <w:rPr>
          <w:rFonts w:ascii="Arial" w:hAnsi="Arial" w:cs="Arial"/>
          <w:sz w:val="24"/>
          <w:szCs w:val="24"/>
          <w:lang w:val="en-US"/>
        </w:rPr>
        <w:t>EPIC_Sweden</w:t>
      </w:r>
      <w:proofErr w:type="spellEnd"/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and NSHDS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EYWhsaW48L0F1dGhvcj48WWVhcj4yMDEwPC9ZZWFyPjxS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EYWhsaW48L0F1dGhvcj48WWVhcj4yMDEwPC9ZZWFyPjxS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0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used immunohistochemical detection of deficiency for mismatch repair (MMR) proteins MLH1, MSH2, MSH6, and PMS2 (following protein nomenclature recommendations by an expert panel)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dWppeW9zaGk8L0F1dGhvcj48WWVhcj4yMDIxPC9ZZWFy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dWppeW9zaGk8L0F1dGhvcj48WWVhcj4yMDIxPC9ZZWFy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1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 In EDRN, both </w:t>
      </w:r>
      <w:r w:rsidR="00254CFB" w:rsidRPr="00AE124E">
        <w:rPr>
          <w:rFonts w:ascii="Arial" w:hAnsi="Arial" w:cs="Arial"/>
          <w:sz w:val="24"/>
          <w:szCs w:val="24"/>
          <w:lang w:val="en-US"/>
        </w:rPr>
        <w:t>immunohistochemistry (MLH1, MSH2, MSH6, and PMS2) and PCR (</w:t>
      </w:r>
      <w:r w:rsidR="005D2773" w:rsidRPr="00AE124E">
        <w:rPr>
          <w:rFonts w:ascii="Arial" w:hAnsi="Arial" w:cs="Arial"/>
          <w:sz w:val="24"/>
          <w:szCs w:val="24"/>
          <w:lang w:val="en-US"/>
        </w:rPr>
        <w:t>seven</w:t>
      </w:r>
      <w:r w:rsidR="00254CFB" w:rsidRPr="00AE124E">
        <w:rPr>
          <w:rFonts w:ascii="Arial" w:hAnsi="Arial" w:cs="Arial"/>
          <w:sz w:val="24"/>
          <w:szCs w:val="24"/>
          <w:lang w:val="en-US"/>
        </w:rPr>
        <w:t>-marker panel)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were performed to determine MMR status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/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Shia&lt;/Author&gt;&lt;Year&gt;2008&lt;/Year&gt;&lt;RecNum&gt;423&lt;/RecNum&gt;&lt;DisplayText&gt;(12)&lt;/DisplayText&gt;&lt;record&gt;&lt;rec-number&gt;423&lt;/rec-number&gt;&lt;foreign-keys&gt;&lt;key app="EN" db-id="wvdxwasrwzxfffez0pspdr29e5wxtd0fax9w" timestamp="1589944646"&gt;423&lt;/key&gt;&lt;/foreign-keys&gt;&lt;ref-type name="Journal Article"&gt;17&lt;/ref-type&gt;&lt;contributors&gt;&lt;authors&gt;&lt;author&gt;Shia, J.&lt;/author&gt;&lt;/authors&gt;&lt;/contributors&gt;&lt;auth-address&gt;Department of Pathology, Memorial Sloan-Kettering Cancer Center, New York, NY 10065, USA. Shiaj@mskcc.org&lt;/auth-address&gt;&lt;titles&gt;&lt;title&gt;Immunohistochemistry versus microsatellite instability testing for screening colorectal cancer patients at risk for hereditary nonpolyposis colorectal cancer syndrome. Part I. The utility of immunohistochemistry&lt;/title&gt;&lt;secondary-title&gt;J Mol Diagn&lt;/secondary-title&gt;&lt;alt-title&gt;The Journal of molecular diagnostics : JMD&lt;/alt-title&gt;&lt;/titles&gt;&lt;periodical&gt;&lt;full-title&gt;J Mol Diagn&lt;/full-title&gt;&lt;/periodical&gt;&lt;pages&gt;293-300&lt;/pages&gt;&lt;volume&gt;10&lt;/volume&gt;&lt;number&gt;4&lt;/number&gt;&lt;edition&gt;2008/06/17&lt;/edition&gt;&lt;keywords&gt;&lt;keyword&gt;Colorectal Neoplasms/complications/*diagnosis/metabolism&lt;/keyword&gt;&lt;keyword&gt;Colorectal Neoplasms, Hereditary Nonpolyposis/etiology/metabolism/*prevention &amp;amp;&lt;/keyword&gt;&lt;keyword&gt;control&lt;/keyword&gt;&lt;keyword&gt;Humans&lt;/keyword&gt;&lt;keyword&gt;Immunohistochemistry/*methods&lt;/keyword&gt;&lt;keyword&gt;Mass Screening/methods&lt;/keyword&gt;&lt;keyword&gt;*Microsatellite Instability&lt;/keyword&gt;&lt;keyword&gt;Risk Factors&lt;/keyword&gt;&lt;keyword&gt;Sensitivity and Specificity&lt;/keyword&gt;&lt;keyword&gt;Syndrome&lt;/keyword&gt;&lt;/keywords&gt;&lt;dates&gt;&lt;year&gt;2008&lt;/year&gt;&lt;pub-dates&gt;&lt;date&gt;Jul&lt;/date&gt;&lt;/pub-dates&gt;&lt;/dates&gt;&lt;isbn&gt;1525-1578 (Print)&amp;#xD;1525-1578&lt;/isbn&gt;&lt;accession-num&gt;18556767&lt;/accession-num&gt;&lt;urls&gt;&lt;/urls&gt;&lt;custom2&gt;PMC2438196&lt;/custom2&gt;&lt;electronic-resource-num&gt;10.2353/jmoldx.2008.080031&lt;/electronic-resource-num&gt;&lt;remote-database-provider&gt;NLM&lt;/remote-database-provider&gt;&lt;language&gt;eng&lt;/language&gt;&lt;/record&gt;&lt;/Cite&gt;&lt;/EndNote&gt;</w:instrTex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2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</w:t>
      </w:r>
      <w:r w:rsidR="00254CFB" w:rsidRPr="00AE124E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Because studies have shown high concordance of the PCR-based test (for the detection of high-level MSI) and </w:t>
      </w:r>
      <w:r w:rsidR="00254CFB" w:rsidRPr="00AE124E">
        <w:rPr>
          <w:rFonts w:ascii="Arial" w:hAnsi="Arial" w:cs="Arial"/>
          <w:sz w:val="24"/>
          <w:szCs w:val="24"/>
          <w:lang w:val="en-US"/>
        </w:rPr>
        <w:t>immunohistochemistry</w:t>
      </w:r>
      <w:r w:rsidR="000C5E05" w:rsidRPr="00AE124E">
        <w:rPr>
          <w:rFonts w:ascii="Arial" w:hAnsi="Arial" w:cs="Arial"/>
          <w:sz w:val="24"/>
          <w:szCs w:val="24"/>
          <w:lang w:val="en-US"/>
        </w:rPr>
        <w:t>-based test (for the detection of MMR protein loss)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ZXB1bHZlZGE8L0F1dGhvcj48WWVhcj4yMDE3PC9ZZWFy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ZXB1bHZlZGE8L0F1dGhvcj48WWVhcj4yMDE3PC9ZZWFy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3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,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t>tumor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s with </w:t>
      </w:r>
      <w:r w:rsidR="00254CFB" w:rsidRPr="00AE124E">
        <w:rPr>
          <w:rFonts w:ascii="Arial" w:hAnsi="Arial" w:cs="Arial"/>
          <w:sz w:val="24"/>
          <w:szCs w:val="24"/>
          <w:lang w:val="en-US"/>
        </w:rPr>
        <w:t>MMR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protein loss were included as MSI-high </w:t>
      </w:r>
      <w:r w:rsidRPr="00AE124E">
        <w:rPr>
          <w:rFonts w:ascii="Arial" w:hAnsi="Arial" w:cs="Arial"/>
          <w:sz w:val="24"/>
          <w:szCs w:val="24"/>
          <w:lang w:val="en-US"/>
        </w:rPr>
        <w:t>tumor</w:t>
      </w:r>
      <w:r w:rsidR="000C5E05" w:rsidRPr="00AE124E">
        <w:rPr>
          <w:rFonts w:ascii="Arial" w:hAnsi="Arial" w:cs="Arial"/>
          <w:sz w:val="24"/>
          <w:szCs w:val="24"/>
          <w:lang w:val="en-US"/>
        </w:rPr>
        <w:t>s.  In TCGA, we uti</w:t>
      </w:r>
      <w:r w:rsidRPr="00AE124E">
        <w:rPr>
          <w:rFonts w:ascii="Arial" w:hAnsi="Arial" w:cs="Arial"/>
          <w:sz w:val="24"/>
          <w:szCs w:val="24"/>
          <w:lang w:val="en-US"/>
        </w:rPr>
        <w:t>lized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MSI status designations based on calls using </w:t>
      </w:r>
      <w:proofErr w:type="spellStart"/>
      <w:r w:rsidR="000C5E05" w:rsidRPr="00AE124E">
        <w:rPr>
          <w:rFonts w:ascii="Arial" w:hAnsi="Arial" w:cs="Arial"/>
          <w:sz w:val="24"/>
          <w:szCs w:val="24"/>
          <w:lang w:val="en-US"/>
        </w:rPr>
        <w:t>mSINGS</w:t>
      </w:r>
      <w:proofErr w:type="spellEnd"/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/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Salipante&lt;/Author&gt;&lt;Year&gt;2014&lt;/Year&gt;&lt;RecNum&gt;424&lt;/RecNum&gt;&lt;DisplayText&gt;(14)&lt;/DisplayText&gt;&lt;record&gt;&lt;rec-number&gt;424&lt;/rec-number&gt;&lt;foreign-keys&gt;&lt;key app="EN" db-id="wvdxwasrwzxfffez0pspdr29e5wxtd0fax9w" timestamp="1589944724"&gt;424&lt;/key&gt;&lt;/foreign-keys&gt;&lt;ref-type name="Journal Article"&gt;17&lt;/ref-type&gt;&lt;contributors&gt;&lt;authors&gt;&lt;author&gt;Salipante, S. J.&lt;/author&gt;&lt;author&gt;Scroggins, S. M.&lt;/author&gt;&lt;author&gt;Hampel, H. L.&lt;/author&gt;&lt;author&gt;Turner, E. H.&lt;/author&gt;&lt;author&gt;Pritchard, C. C.&lt;/author&gt;&lt;/authors&gt;&lt;/contributors&gt;&lt;auth-address&gt;Department of Laboratory Medicine, University of Washington, Seattle WA;&amp;#xD;Department of Internal Medicine, Division of Human Genetics, The Ohio State University, Columbus, OH.&amp;#xD;Department of Laboratory Medicine, University of Washington, Seattle WA; cpritch@uw.edu.&lt;/auth-address&gt;&lt;titles&gt;&lt;title&gt;Microsatellite instability detection by next generation sequencing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192-9&lt;/pages&gt;&lt;volume&gt;60&lt;/volume&gt;&lt;number&gt;9&lt;/number&gt;&lt;edition&gt;2014/07/06&lt;/edition&gt;&lt;keywords&gt;&lt;keyword&gt;*High-Throughput Nucleotide Sequencing&lt;/keyword&gt;&lt;keyword&gt;Humans&lt;/keyword&gt;&lt;keyword&gt;*Microsatellite Instability&lt;/keyword&gt;&lt;keyword&gt;Molecular Diagnostic Techniques/*methods&lt;/keyword&gt;&lt;keyword&gt;Neoplasms/diagnosis&lt;/keyword&gt;&lt;keyword&gt;Phenotype&lt;/keyword&gt;&lt;/keywords&gt;&lt;dates&gt;&lt;year&gt;2014&lt;/year&gt;&lt;pub-dates&gt;&lt;date&gt;Sep&lt;/date&gt;&lt;/pub-dates&gt;&lt;/dates&gt;&lt;isbn&gt;0009-9147&lt;/isbn&gt;&lt;accession-num&gt;24987110&lt;/accession-num&gt;&lt;urls&gt;&lt;/urls&gt;&lt;electronic-resource-num&gt;10.1373/clinchem.2014.223677&lt;/electronic-resource-num&gt;&lt;remote-database-provider&gt;NLM&lt;/remote-database-provider&gt;&lt;language&gt;eng&lt;/language&gt;&lt;/record&gt;&lt;/Cite&gt;&lt;/EndNote&gt;</w:instrTex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4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on sequencing data and previously published TCGA calls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gRXhjbHVkZUF1dGg9IjEiPjxZZWFyPjIwMTI8L1llYXI+PFJlY051bT4y
NjwvUmVjTnVtPjxEaXNwbGF5VGV4dD4oMTUsIDE2KTwvRGlzcGxheVRleHQ+PHJlY29yZD48cmVj
LW51bWJlcj4yNjwvcmVjLW51bWJlcj48Zm9yZWlnbi1rZXlzPjxrZXkgYXBwPSJFTiIgZGItaWQ9
ImFmcnI1cHpyZWU1MnhyZXBzdmFwcnR2MzllMjBwYTVzc2F2YSIgdGltZXN0YW1wPSIxNjQ3NTQx
NTA3Ij4yNjwva2V5PjwvZm9yZWlnbi1rZXlzPjxyZWYtdHlwZSBuYW1lPSJKb3VybmFsIEFydGlj
bGUiPjE3PC9yZWYtdHlwZT48Y29udHJpYnV0b3JzPjwvY29udHJpYnV0b3JzPjx0aXRsZXM+PHRp
dGxlPkNvbXByZWhlbnNpdmUgbW9sZWN1bGFyIGNoYXJhY3Rlcml6YXRpb24gb2YgaHVtYW4gY29s
b24gYW5kIHJlY3RhbCBjYW5jZXI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MzMC03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gRXhjbHVkZUF1dGg9IjEiPjxZZWFyPjIwMTI8L1llYXI+PFJlY051bT4y
NjwvUmVjTnVtPjxEaXNwbGF5VGV4dD4oMTUsIDE2KTwvRGlzcGxheVRleHQ+PHJlY29yZD48cmVj
LW51bWJlcj4yNjwvcmVjLW51bWJlcj48Zm9yZWlnbi1rZXlzPjxrZXkgYXBwPSJFTiIgZGItaWQ9
ImFmcnI1cHpyZWU1MnhyZXBzdmFwcnR2MzllMjBwYTVzc2F2YSIgdGltZXN0YW1wPSIxNjQ3NTQx
NTA3Ij4yNjwva2V5PjwvZm9yZWlnbi1rZXlzPjxyZWYtdHlwZSBuYW1lPSJKb3VybmFsIEFydGlj
bGUiPjE3PC9yZWYtdHlwZT48Y29udHJpYnV0b3JzPjwvY29udHJpYnV0b3JzPjx0aXRsZXM+PHRp
dGxlPkNvbXByZWhlbnNpdmUgbW9sZWN1bGFyIGNoYXJhY3Rlcml6YXRpb24gb2YgaHVtYW4gY29s
b24gYW5kIHJlY3RhbCBjYW5jZXI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MzMC03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0C5E05" w:rsidRPr="00AE124E">
        <w:rPr>
          <w:rFonts w:ascii="Arial" w:hAnsi="Arial" w:cs="Arial"/>
          <w:sz w:val="24"/>
          <w:szCs w:val="24"/>
          <w:lang w:val="en-US"/>
        </w:rPr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5, 16)</w:t>
      </w:r>
      <w:r w:rsidR="000C5E05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 </w:t>
      </w:r>
      <w:r w:rsidRPr="00AE124E">
        <w:rPr>
          <w:rFonts w:ascii="Arial" w:hAnsi="Arial" w:cs="Arial"/>
          <w:sz w:val="24"/>
          <w:szCs w:val="24"/>
          <w:lang w:val="en-US"/>
        </w:rPr>
        <w:t>Tumor</w:t>
      </w:r>
      <w:r w:rsidR="000C5E05" w:rsidRPr="00AE124E">
        <w:rPr>
          <w:rFonts w:ascii="Arial" w:hAnsi="Arial" w:cs="Arial"/>
          <w:sz w:val="24"/>
          <w:szCs w:val="24"/>
          <w:lang w:val="en-US"/>
        </w:rPr>
        <w:t>s with valid data by MSI (or MMR) testing that did not show MSI-high status (or MMR protein loss) were categor</w:t>
      </w:r>
      <w:r w:rsidR="0082253B" w:rsidRPr="00AE124E">
        <w:rPr>
          <w:rFonts w:ascii="Arial" w:hAnsi="Arial" w:cs="Arial"/>
          <w:sz w:val="24"/>
          <w:szCs w:val="24"/>
          <w:lang w:val="en-US"/>
        </w:rPr>
        <w:t>ized</w:t>
      </w:r>
      <w:r w:rsidR="000C5E05" w:rsidRPr="00AE124E">
        <w:rPr>
          <w:rFonts w:ascii="Arial" w:hAnsi="Arial" w:cs="Arial"/>
          <w:sz w:val="24"/>
          <w:szCs w:val="24"/>
          <w:lang w:val="en-US"/>
        </w:rPr>
        <w:t xml:space="preserve"> as “non-MSI-high”</w:t>
      </w:r>
      <w:r w:rsidR="00254CFB" w:rsidRPr="00AE124E">
        <w:rPr>
          <w:rFonts w:ascii="Arial" w:hAnsi="Arial" w:cs="Arial"/>
          <w:sz w:val="24"/>
          <w:szCs w:val="24"/>
          <w:lang w:val="en-US"/>
        </w:rPr>
        <w:t xml:space="preserve">, which included both MSI-low and microsatellite stable </w:t>
      </w:r>
      <w:r w:rsidRPr="00AE124E">
        <w:rPr>
          <w:rFonts w:ascii="Arial" w:hAnsi="Arial" w:cs="Arial"/>
          <w:sz w:val="24"/>
          <w:szCs w:val="24"/>
          <w:lang w:val="en-US"/>
        </w:rPr>
        <w:t>tumor</w:t>
      </w:r>
      <w:r w:rsidR="00254CFB" w:rsidRPr="00AE124E">
        <w:rPr>
          <w:rFonts w:ascii="Arial" w:hAnsi="Arial" w:cs="Arial"/>
          <w:sz w:val="24"/>
          <w:szCs w:val="24"/>
          <w:lang w:val="en-US"/>
        </w:rPr>
        <w:t>s.</w:t>
      </w:r>
    </w:p>
    <w:p w14:paraId="4030D500" w14:textId="77777777" w:rsidR="000C5E05" w:rsidRPr="00AE124E" w:rsidRDefault="000C5E05" w:rsidP="000C5E05">
      <w:pPr>
        <w:widowControl w:val="0"/>
        <w:autoSpaceDE w:val="0"/>
        <w:autoSpaceDN w:val="0"/>
        <w:adjustRightInd w:val="0"/>
        <w:spacing w:after="0" w:line="240" w:lineRule="auto"/>
        <w:ind w:firstLine="720"/>
        <w:rPr>
          <w:rFonts w:ascii="Arial" w:hAnsi="Arial" w:cs="Arial"/>
          <w:sz w:val="24"/>
          <w:szCs w:val="24"/>
          <w:lang w:val="en-US"/>
        </w:rPr>
      </w:pPr>
    </w:p>
    <w:p w14:paraId="2C683CDD" w14:textId="4DE128DB" w:rsidR="000C5E05" w:rsidRPr="00AE124E" w:rsidRDefault="000C5E05" w:rsidP="000C5E05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u w:val="single"/>
          <w:lang w:val="en-US"/>
        </w:rPr>
      </w:pPr>
      <w:r w:rsidRPr="00AE124E">
        <w:rPr>
          <w:rFonts w:ascii="Arial" w:hAnsi="Arial" w:cs="Arial"/>
          <w:sz w:val="24"/>
          <w:szCs w:val="24"/>
          <w:u w:val="single"/>
          <w:lang w:val="en-US"/>
        </w:rPr>
        <w:t xml:space="preserve">CpG island methylator phenotype (CIMP) </w:t>
      </w:r>
      <w:r w:rsidR="004C1F99" w:rsidRPr="00AE124E">
        <w:rPr>
          <w:rFonts w:ascii="Arial" w:hAnsi="Arial" w:cs="Arial"/>
          <w:sz w:val="24"/>
          <w:szCs w:val="24"/>
          <w:u w:val="single"/>
          <w:lang w:val="en-US"/>
        </w:rPr>
        <w:t>S</w:t>
      </w:r>
      <w:r w:rsidRPr="00AE124E">
        <w:rPr>
          <w:rFonts w:ascii="Arial" w:hAnsi="Arial" w:cs="Arial"/>
          <w:sz w:val="24"/>
          <w:szCs w:val="24"/>
          <w:u w:val="single"/>
          <w:lang w:val="en-US"/>
        </w:rPr>
        <w:t>tatus</w:t>
      </w:r>
    </w:p>
    <w:p w14:paraId="35F3B849" w14:textId="77777777" w:rsidR="000C5E05" w:rsidRPr="00AE124E" w:rsidRDefault="000C5E05" w:rsidP="000C5E05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iCs/>
          <w:sz w:val="24"/>
          <w:szCs w:val="24"/>
          <w:u w:val="single"/>
          <w:lang w:val="en-US"/>
        </w:rPr>
      </w:pPr>
    </w:p>
    <w:p w14:paraId="61F1A5BB" w14:textId="466771FA" w:rsidR="000C5E05" w:rsidRPr="00AE124E" w:rsidRDefault="000C5E05" w:rsidP="00D7440F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t>CIMP status was determined by methylation assay using different panels across studies (</w:t>
      </w:r>
      <w:r w:rsidRPr="00AE124E">
        <w:rPr>
          <w:rFonts w:ascii="Arial" w:eastAsia="Times New Roman" w:hAnsi="Arial" w:cs="Arial"/>
          <w:b/>
          <w:bCs/>
          <w:sz w:val="24"/>
          <w:szCs w:val="24"/>
          <w:shd w:val="clear" w:color="auto" w:fill="FFFFFF"/>
        </w:rPr>
        <w:t xml:space="preserve">Supplementary </w:t>
      </w:r>
      <w:r w:rsidR="00036090">
        <w:rPr>
          <w:rFonts w:ascii="Arial" w:hAnsi="Arial" w:cs="Arial"/>
          <w:b/>
          <w:bCs/>
          <w:sz w:val="24"/>
          <w:szCs w:val="24"/>
          <w:lang w:val="en-US"/>
        </w:rPr>
        <w:t>T</w:t>
      </w:r>
      <w:r w:rsidRPr="00AE124E">
        <w:rPr>
          <w:rFonts w:ascii="Arial" w:hAnsi="Arial" w:cs="Arial"/>
          <w:b/>
          <w:bCs/>
          <w:sz w:val="24"/>
          <w:szCs w:val="24"/>
          <w:lang w:val="en-US"/>
        </w:rPr>
        <w:t>able S3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).  </w:t>
      </w:r>
      <w:r w:rsidR="00142951" w:rsidRPr="00AE124E">
        <w:rPr>
          <w:rFonts w:ascii="Arial" w:hAnsi="Arial" w:cs="Arial"/>
          <w:sz w:val="24"/>
          <w:szCs w:val="24"/>
          <w:lang w:val="en-US"/>
        </w:rPr>
        <w:t xml:space="preserve">In CCFR, CPS-II, </w:t>
      </w:r>
      <w:proofErr w:type="spellStart"/>
      <w:r w:rsidR="00142951" w:rsidRPr="00AE124E">
        <w:rPr>
          <w:rFonts w:ascii="Arial" w:hAnsi="Arial" w:cs="Arial"/>
          <w:sz w:val="24"/>
          <w:szCs w:val="24"/>
          <w:lang w:val="en-US"/>
        </w:rPr>
        <w:t>EPIC_Sweden</w:t>
      </w:r>
      <w:proofErr w:type="spellEnd"/>
      <w:r w:rsidR="00142951" w:rsidRPr="00AE124E">
        <w:rPr>
          <w:rFonts w:ascii="Arial" w:hAnsi="Arial" w:cs="Arial"/>
          <w:sz w:val="24"/>
          <w:szCs w:val="24"/>
          <w:lang w:val="en-US"/>
        </w:rPr>
        <w:t xml:space="preserve">, HPFS, MCCS, NHS, and NSHDS, </w:t>
      </w:r>
      <w:proofErr w:type="spellStart"/>
      <w:r w:rsidR="00142951" w:rsidRPr="00AE124E">
        <w:rPr>
          <w:rFonts w:ascii="Arial" w:hAnsi="Arial" w:cs="Arial"/>
          <w:sz w:val="24"/>
          <w:szCs w:val="24"/>
          <w:lang w:val="en-US"/>
        </w:rPr>
        <w:t>MethyLight</w:t>
      </w:r>
      <w:proofErr w:type="spellEnd"/>
      <w:r w:rsidR="00142951" w:rsidRPr="00AE124E">
        <w:rPr>
          <w:rFonts w:ascii="Arial" w:hAnsi="Arial" w:cs="Arial"/>
          <w:sz w:val="24"/>
          <w:szCs w:val="24"/>
          <w:lang w:val="en-US"/>
        </w:rPr>
        <w:t xml:space="preserve"> assay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PZ2lubzwvQXV0aG9yPjxZZWFyPjIwMDY8L1llYXI+PFJl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PZ2lubzwvQXV0aG9yPjxZZWFyPjIwMDY8L1llYXI+PFJl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142951" w:rsidRPr="00AE124E">
        <w:rPr>
          <w:rFonts w:ascii="Arial" w:hAnsi="Arial" w:cs="Arial"/>
          <w:sz w:val="24"/>
          <w:szCs w:val="24"/>
          <w:lang w:val="en-US"/>
        </w:rPr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7)</w:t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142951" w:rsidRPr="00AE124E">
        <w:rPr>
          <w:rFonts w:ascii="Arial" w:hAnsi="Arial" w:cs="Arial"/>
          <w:sz w:val="24"/>
          <w:szCs w:val="24"/>
          <w:lang w:val="en-US"/>
        </w:rPr>
        <w:t xml:space="preserve"> was used to determine CIMP status.  CPS-II, HPFS, and NHS used an eight-gene panel; CCFR and MCCS used a five-gene panel.  DALS and DACHS used methylation-specific PCR assays and different panels of five CpG islands.  For TCGA data, we utilized CIMP status as determined using an array-based method.  We created two CIMP categories for this analysis: CIMP-high and CIMP-low/negative.  The CIMP-positive status in a certain study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XZWlzZW5iZXJnZXI8L0F1dGhvcj48WWVhcj4yMDA2PC9Z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</w:fldData>
        </w:fldChar>
      </w:r>
      <w:r w:rsidR="006B0233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6B0233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XZWlzZW5iZXJnZXI8L0F1dGhvcj48WWVhcj4yMDA2PC9Z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</w:fldData>
        </w:fldChar>
      </w:r>
      <w:r w:rsidR="006B0233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6B0233">
        <w:rPr>
          <w:rFonts w:ascii="Arial" w:hAnsi="Arial" w:cs="Arial"/>
          <w:sz w:val="24"/>
          <w:szCs w:val="24"/>
          <w:lang w:val="en-US"/>
        </w:rPr>
      </w:r>
      <w:r w:rsidR="006B0233">
        <w:rPr>
          <w:rFonts w:ascii="Arial" w:hAnsi="Arial" w:cs="Arial"/>
          <w:sz w:val="24"/>
          <w:szCs w:val="24"/>
          <w:lang w:val="en-US"/>
        </w:rPr>
        <w:fldChar w:fldCharType="end"/>
      </w:r>
      <w:r w:rsidR="00142951" w:rsidRPr="00AE124E">
        <w:rPr>
          <w:rFonts w:ascii="Arial" w:hAnsi="Arial" w:cs="Arial"/>
          <w:sz w:val="24"/>
          <w:szCs w:val="24"/>
          <w:lang w:val="en-US"/>
        </w:rPr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6B0233">
        <w:rPr>
          <w:rFonts w:ascii="Arial" w:hAnsi="Arial" w:cs="Arial"/>
          <w:noProof/>
          <w:sz w:val="24"/>
          <w:szCs w:val="24"/>
          <w:lang w:val="en-US"/>
        </w:rPr>
        <w:t>(18)</w:t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142951" w:rsidRPr="00AE124E">
        <w:rPr>
          <w:rFonts w:ascii="Arial" w:hAnsi="Arial" w:cs="Arial"/>
          <w:sz w:val="24"/>
          <w:szCs w:val="24"/>
          <w:lang w:val="en-US"/>
        </w:rPr>
        <w:t xml:space="preserve"> was shown to be nearly equivalent to the CIMP-high status in other studies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PZ2lubzwvQXV0aG9yPjxZZWFyPjIwMDY8L1llYXI+PFJl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PZ2lubzwvQXV0aG9yPjxZZWFyPjIwMDY8L1llYXI+PFJl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="00142951" w:rsidRPr="00AE124E">
        <w:rPr>
          <w:rFonts w:ascii="Arial" w:hAnsi="Arial" w:cs="Arial"/>
          <w:sz w:val="24"/>
          <w:szCs w:val="24"/>
          <w:lang w:val="en-US"/>
        </w:rPr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7, 19)</w:t>
      </w:r>
      <w:r w:rsidR="00142951"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</w:p>
    <w:p w14:paraId="0E6FCF47" w14:textId="77777777" w:rsidR="000C5E05" w:rsidRPr="00AE124E" w:rsidRDefault="000C5E05" w:rsidP="000C5E05">
      <w:pPr>
        <w:widowControl w:val="0"/>
        <w:autoSpaceDE w:val="0"/>
        <w:autoSpaceDN w:val="0"/>
        <w:adjustRightInd w:val="0"/>
        <w:spacing w:after="0" w:line="240" w:lineRule="auto"/>
        <w:ind w:firstLine="720"/>
        <w:rPr>
          <w:rFonts w:ascii="Arial" w:hAnsi="Arial" w:cs="Arial"/>
          <w:sz w:val="24"/>
          <w:szCs w:val="24"/>
          <w:lang w:val="en-US"/>
        </w:rPr>
      </w:pPr>
    </w:p>
    <w:p w14:paraId="726F902F" w14:textId="4ED9DD33" w:rsidR="000C5E05" w:rsidRPr="00AE124E" w:rsidRDefault="000C5E05" w:rsidP="000C5E05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u w:val="single"/>
          <w:lang w:val="en-US"/>
        </w:rPr>
      </w:pPr>
      <w:r w:rsidRPr="00AE124E">
        <w:rPr>
          <w:rFonts w:ascii="Arial" w:hAnsi="Arial" w:cs="Arial"/>
          <w:i/>
          <w:iCs/>
          <w:sz w:val="24"/>
          <w:szCs w:val="24"/>
          <w:u w:val="single"/>
          <w:lang w:val="en-US"/>
        </w:rPr>
        <w:t>BRAF</w:t>
      </w:r>
      <w:r w:rsidRPr="00AE124E">
        <w:rPr>
          <w:rFonts w:ascii="Arial" w:hAnsi="Arial" w:cs="Arial"/>
          <w:sz w:val="24"/>
          <w:szCs w:val="24"/>
          <w:u w:val="single"/>
          <w:lang w:val="en-US"/>
        </w:rPr>
        <w:t xml:space="preserve"> and </w:t>
      </w:r>
      <w:r w:rsidRPr="00AE124E">
        <w:rPr>
          <w:rFonts w:ascii="Arial" w:hAnsi="Arial" w:cs="Arial"/>
          <w:i/>
          <w:iCs/>
          <w:sz w:val="24"/>
          <w:szCs w:val="24"/>
          <w:u w:val="single"/>
          <w:lang w:val="en-US"/>
        </w:rPr>
        <w:t>KRAS</w:t>
      </w:r>
      <w:r w:rsidRPr="00AE124E">
        <w:rPr>
          <w:rFonts w:ascii="Arial" w:hAnsi="Arial" w:cs="Arial"/>
          <w:sz w:val="24"/>
          <w:szCs w:val="24"/>
          <w:u w:val="single"/>
          <w:lang w:val="en-US"/>
        </w:rPr>
        <w:t xml:space="preserve"> </w:t>
      </w:r>
      <w:r w:rsidR="004C1F99" w:rsidRPr="00AE124E">
        <w:rPr>
          <w:rFonts w:ascii="Arial" w:hAnsi="Arial" w:cs="Arial"/>
          <w:sz w:val="24"/>
          <w:szCs w:val="24"/>
          <w:u w:val="single"/>
          <w:lang w:val="en-US"/>
        </w:rPr>
        <w:t>M</w:t>
      </w:r>
      <w:r w:rsidRPr="00AE124E">
        <w:rPr>
          <w:rFonts w:ascii="Arial" w:hAnsi="Arial" w:cs="Arial"/>
          <w:sz w:val="24"/>
          <w:szCs w:val="24"/>
          <w:u w:val="single"/>
          <w:lang w:val="en-US"/>
        </w:rPr>
        <w:t xml:space="preserve">utation </w:t>
      </w:r>
      <w:r w:rsidR="004C1F99" w:rsidRPr="00AE124E">
        <w:rPr>
          <w:rFonts w:ascii="Arial" w:hAnsi="Arial" w:cs="Arial"/>
          <w:sz w:val="24"/>
          <w:szCs w:val="24"/>
          <w:u w:val="single"/>
          <w:lang w:val="en-US"/>
        </w:rPr>
        <w:t>S</w:t>
      </w:r>
      <w:r w:rsidRPr="00AE124E">
        <w:rPr>
          <w:rFonts w:ascii="Arial" w:hAnsi="Arial" w:cs="Arial"/>
          <w:sz w:val="24"/>
          <w:szCs w:val="24"/>
          <w:u w:val="single"/>
          <w:lang w:val="en-US"/>
        </w:rPr>
        <w:t>tatus</w:t>
      </w:r>
    </w:p>
    <w:p w14:paraId="3CFB6086" w14:textId="77777777" w:rsidR="000C5E05" w:rsidRPr="00AE124E" w:rsidRDefault="000C5E05" w:rsidP="000C5E05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u w:val="single"/>
          <w:lang w:val="en-US"/>
        </w:rPr>
      </w:pPr>
    </w:p>
    <w:p w14:paraId="12B2BB7D" w14:textId="3E69E403" w:rsidR="000C5E05" w:rsidRPr="00AE124E" w:rsidRDefault="000C5E05" w:rsidP="00D7440F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t xml:space="preserve">For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BRAF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, the CCFR, CPS-II, MCCS, and NFCCR evaluated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 xml:space="preserve">BRAF </w:t>
      </w:r>
      <w:r w:rsidRPr="00AE124E">
        <w:rPr>
          <w:rFonts w:ascii="Arial" w:hAnsi="Arial" w:cs="Arial"/>
          <w:sz w:val="24"/>
          <w:szCs w:val="24"/>
          <w:lang w:val="en-US"/>
        </w:rPr>
        <w:t>(c.1799T&gt;A, p.V600E) mutations using a fluorescent allele-specific PCR assay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CdWNoYW5hbjwvQXV0aG9yPjxZZWFyPjIwMTA8L1llYXI+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CdWNoYW5hbjwvQXV0aG9yPjxZZWFyPjIwMTA8L1llYXI+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20, 21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DACHS used both Sanger sequencing and </w:t>
      </w:r>
      <w:r w:rsidR="00AF560C" w:rsidRPr="00AE124E">
        <w:rPr>
          <w:rFonts w:ascii="Arial" w:hAnsi="Arial" w:cs="Arial"/>
          <w:sz w:val="24"/>
          <w:szCs w:val="24"/>
          <w:lang w:val="en-US"/>
        </w:rPr>
        <w:t xml:space="preserve">immunohistochemical 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nalysis of p.V600E expression to determine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 xml:space="preserve">BRAF </w:t>
      </w:r>
      <w:r w:rsidRPr="00AE124E">
        <w:rPr>
          <w:rFonts w:ascii="Arial" w:hAnsi="Arial" w:cs="Arial"/>
          <w:sz w:val="24"/>
          <w:szCs w:val="24"/>
          <w:lang w:val="en-US"/>
        </w:rPr>
        <w:t>mutation status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CbMOka2VyPC9BdXRob3I+PFllYXI+MjAxOTwvWWVhcj48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GFsdC1wZXJpb2RpY2FsPjxm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CbMOka2VyPC9BdXRob3I+PFllYXI+MjAxOTwvWWVhcj48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22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DALS evaluated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 xml:space="preserve">BRAF </w:t>
      </w:r>
      <w:r w:rsidRPr="00AE124E">
        <w:rPr>
          <w:rFonts w:ascii="Arial" w:hAnsi="Arial" w:cs="Arial"/>
          <w:sz w:val="24"/>
          <w:szCs w:val="24"/>
          <w:lang w:val="en-US"/>
        </w:rPr>
        <w:t>mutations using Sanger sequencing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YW1vd2l0ejwvQXV0aG9yPjxZZWFyPjIwMDU8L1llYXI+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YW1vd2l0ejwvQXV0aG9yPjxZZWFyPjIwMDU8L1llYXI+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23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EDRN tested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BRAF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c.1799T&gt;A mutations status using primarily real-time PCR.  HPFS and NHS performed PCR and pyrosequencing to identify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BRAF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codon 600 mutation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ZYW1hdWNoaTwvQXV0aG9yPjxZZWFyPjIwMTI8L1llYXI+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ZYW1hdWNoaTwvQXV0aG9yPjxZZWFyPjIwMTI8L1llYXI+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24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NSHDS and </w:t>
      </w:r>
      <w:proofErr w:type="spellStart"/>
      <w:r w:rsidRPr="00AE124E">
        <w:rPr>
          <w:rFonts w:ascii="Arial" w:hAnsi="Arial" w:cs="Arial"/>
          <w:sz w:val="24"/>
          <w:szCs w:val="24"/>
          <w:lang w:val="en-US"/>
        </w:rPr>
        <w:t>EPIC_Sweden</w:t>
      </w:r>
      <w:proofErr w:type="spellEnd"/>
      <w:r w:rsidRPr="00AE124E">
        <w:rPr>
          <w:rFonts w:ascii="Arial" w:hAnsi="Arial" w:cs="Arial"/>
          <w:sz w:val="24"/>
          <w:szCs w:val="24"/>
          <w:lang w:val="en-US"/>
        </w:rPr>
        <w:t xml:space="preserve"> used real-time PCR using an allelic discrimination assay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EYWhsaW48L0F1dGhvcj48WWVhcj4yMDEwPC9ZZWFyPjxS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EYWhsaW48L0F1dGhvcj48WWVhcj4yMDEwPC9ZZWFyPjxS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0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  <w:t xml:space="preserve"> to detect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BRAF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c.1799T&gt;A mutations.  In TCGA, we uti</w:t>
      </w:r>
      <w:r w:rsidR="00AA788E" w:rsidRPr="00AE124E">
        <w:rPr>
          <w:rFonts w:ascii="Arial" w:hAnsi="Arial" w:cs="Arial"/>
          <w:sz w:val="24"/>
          <w:szCs w:val="24"/>
          <w:lang w:val="en-US"/>
        </w:rPr>
        <w:t>lized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BRAF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codon 600 mutation data, as previously described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HcmFzc288L0F1dGhvcj48WWVhcj4yMDE4PC9ZZWFyPjxS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HcmFzc288L0F1dGhvcj48WWVhcj4yMDE4PC9ZZWFyPjxS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6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</w:t>
      </w:r>
    </w:p>
    <w:p w14:paraId="22ABAB50" w14:textId="77777777" w:rsidR="00D7440F" w:rsidRPr="00AE124E" w:rsidRDefault="00D7440F" w:rsidP="00D7440F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p w14:paraId="6DCF76D6" w14:textId="20E46474" w:rsidR="000C5E05" w:rsidRPr="00AE124E" w:rsidRDefault="000C5E05" w:rsidP="00D7440F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t xml:space="preserve">For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KRA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, the CCFR, CPS-II, DALS, NSHDS, and </w:t>
      </w:r>
      <w:proofErr w:type="spellStart"/>
      <w:r w:rsidRPr="00AE124E">
        <w:rPr>
          <w:rFonts w:ascii="Arial" w:hAnsi="Arial" w:cs="Arial"/>
          <w:sz w:val="24"/>
          <w:szCs w:val="24"/>
          <w:lang w:val="en-US"/>
        </w:rPr>
        <w:t>EPIC_Sweden</w:t>
      </w:r>
      <w:proofErr w:type="spellEnd"/>
      <w:r w:rsidRPr="00AE124E">
        <w:rPr>
          <w:rFonts w:ascii="Arial" w:hAnsi="Arial" w:cs="Arial"/>
          <w:sz w:val="24"/>
          <w:szCs w:val="24"/>
          <w:lang w:val="en-US"/>
        </w:rPr>
        <w:t xml:space="preserve"> used Sanger sequencing to assess mutations in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 xml:space="preserve">KRAS </w:t>
      </w:r>
      <w:r w:rsidRPr="00AE124E">
        <w:rPr>
          <w:rFonts w:ascii="Arial" w:hAnsi="Arial" w:cs="Arial"/>
          <w:sz w:val="24"/>
          <w:szCs w:val="24"/>
          <w:lang w:val="en-US"/>
        </w:rPr>
        <w:t>codons 12 and 13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BbHNvcDwvQXV0aG9yPjxZZWFyPjIwMDY8L1llYXI+PFJl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BbHNvcDwvQXV0aG9yPjxZZWFyPjIwMDY8L1llYXI+PFJl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0, 25-27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DACHS determined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 xml:space="preserve">KRAS </w:t>
      </w:r>
      <w:r w:rsidRPr="00AE124E">
        <w:rPr>
          <w:rFonts w:ascii="Arial" w:hAnsi="Arial" w:cs="Arial"/>
          <w:sz w:val="24"/>
          <w:szCs w:val="24"/>
          <w:lang w:val="en-US"/>
        </w:rPr>
        <w:lastRenderedPageBreak/>
        <w:t>mutation status by a single stranded conformational polymorphism technique or by Sanger sequencing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KaWE8L0F1dGhvcj48WWVhcj4yMDE2PC9ZZWFyPjxSZWNO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KaWE8L0F1dGhvcj48WWVhcj4yMDE2PC9ZZWFyPjxSZWNO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28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EDRN tested for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KRA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codons 12, 13, and 61 primarily using Sanger sequencing.  MCCS used real-time PCR with high resolution melting analysis, followed by Sanger sequencing for positive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tumor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s to identify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KRA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codons 12 and 13 mutations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Sb3N0eTwvQXV0aG9yPjxZZWFyPjIwMTM8L1llYXI+PFJl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Sb3N0eTwvQXV0aG9yPjxZZWFyPjIwMTM8L1llYXI+PFJl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29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HPFS and NHS performed PCR and pyrosequencing to identify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 xml:space="preserve">KRAS </w:t>
      </w:r>
      <w:r w:rsidRPr="00AE124E">
        <w:rPr>
          <w:rFonts w:ascii="Arial" w:hAnsi="Arial" w:cs="Arial"/>
          <w:sz w:val="24"/>
          <w:szCs w:val="24"/>
          <w:lang w:val="en-US"/>
        </w:rPr>
        <w:t>mutations in codons 12, 13, 61, and 146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JbWFtdXJhPC9BdXRob3I+PFllYXI+MjAxNDwvWWVhcj48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JbWFtdXJhPC9BdXRob3I+PFllYXI+MjAxNDwvWWVhcj48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==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30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In TCGA, we uti</w:t>
      </w:r>
      <w:r w:rsidR="00AA788E" w:rsidRPr="00AE124E">
        <w:rPr>
          <w:rFonts w:ascii="Arial" w:hAnsi="Arial" w:cs="Arial"/>
          <w:sz w:val="24"/>
          <w:szCs w:val="24"/>
          <w:lang w:val="en-US"/>
        </w:rPr>
        <w:t>lized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KRA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mutation data for codons 12, 13, 59, 61,</w:t>
      </w:r>
      <w:r w:rsidR="003718B2" w:rsidRPr="00AE124E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t>117, 146, as previously described</w:t>
      </w:r>
      <w:r w:rsidR="006B0233">
        <w:rPr>
          <w:rFonts w:ascii="Arial" w:hAnsi="Arial" w:cs="Arial"/>
          <w:sz w:val="24"/>
          <w:szCs w:val="24"/>
          <w:lang w:val="en-US"/>
        </w:rPr>
        <w:t xml:space="preserve"> 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HcmFzc288L0F1dGhvcj48WWVhcj4yMDE4PC9ZZWFyPjxS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BB72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HcmFzc288L0F1dGhvcj48WWVhcj4yMDE4PC9ZZWFyPjxS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</w:fldData>
        </w:fldChar>
      </w:r>
      <w:r w:rsidR="00BB7205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BB7205">
        <w:rPr>
          <w:rFonts w:ascii="Arial" w:hAnsi="Arial" w:cs="Arial"/>
          <w:sz w:val="24"/>
          <w:szCs w:val="24"/>
          <w:lang w:val="en-US"/>
        </w:rPr>
      </w:r>
      <w:r w:rsidR="00BB7205">
        <w:rPr>
          <w:rFonts w:ascii="Arial" w:hAnsi="Arial" w:cs="Arial"/>
          <w:sz w:val="24"/>
          <w:szCs w:val="24"/>
          <w:lang w:val="en-US"/>
        </w:rPr>
        <w:fldChar w:fldCharType="end"/>
      </w:r>
      <w:r w:rsidRPr="00AE124E">
        <w:rPr>
          <w:rFonts w:ascii="Arial" w:hAnsi="Arial" w:cs="Arial"/>
          <w:sz w:val="24"/>
          <w:szCs w:val="24"/>
          <w:lang w:val="en-US"/>
        </w:rPr>
      </w:r>
      <w:r w:rsidRPr="00AE124E">
        <w:rPr>
          <w:rFonts w:ascii="Arial" w:hAnsi="Arial" w:cs="Arial"/>
          <w:sz w:val="24"/>
          <w:szCs w:val="24"/>
          <w:lang w:val="en-US"/>
        </w:rPr>
        <w:fldChar w:fldCharType="separate"/>
      </w:r>
      <w:r w:rsidR="00BB7205">
        <w:rPr>
          <w:rFonts w:ascii="Arial" w:hAnsi="Arial" w:cs="Arial"/>
          <w:noProof/>
          <w:sz w:val="24"/>
          <w:szCs w:val="24"/>
          <w:lang w:val="en-US"/>
        </w:rPr>
        <w:t>(16)</w:t>
      </w:r>
      <w:r w:rsidRPr="00AE124E">
        <w:rPr>
          <w:rFonts w:ascii="Arial" w:hAnsi="Arial" w:cs="Arial"/>
          <w:sz w:val="24"/>
          <w:szCs w:val="24"/>
          <w:lang w:val="en-US"/>
        </w:rPr>
        <w:fldChar w:fldCharType="end"/>
      </w:r>
      <w:r w:rsidR="006B0233">
        <w:rPr>
          <w:rFonts w:ascii="Arial" w:hAnsi="Arial" w:cs="Arial"/>
          <w:sz w:val="24"/>
          <w:szCs w:val="24"/>
          <w:lang w:val="en-US"/>
        </w:rPr>
        <w:t>.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 In this study, for data harmoni</w:t>
      </w:r>
      <w:r w:rsidR="0082253B" w:rsidRPr="00AE124E">
        <w:rPr>
          <w:rFonts w:ascii="Arial" w:hAnsi="Arial" w:cs="Arial"/>
          <w:sz w:val="24"/>
          <w:szCs w:val="24"/>
          <w:lang w:val="en-US"/>
        </w:rPr>
        <w:t>z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tion,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KRA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mutation positivity was defined as the presence of any mutation in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KRA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codon 12 or 13.</w:t>
      </w:r>
    </w:p>
    <w:p w14:paraId="794022C9" w14:textId="77777777" w:rsidR="004A436F" w:rsidRPr="00AE124E" w:rsidRDefault="004A436F" w:rsidP="00E66613">
      <w:pPr>
        <w:spacing w:after="0" w:line="240" w:lineRule="auto"/>
        <w:rPr>
          <w:rFonts w:ascii="Arial" w:hAnsi="Arial" w:cs="Arial"/>
          <w:sz w:val="20"/>
          <w:szCs w:val="20"/>
          <w:u w:val="single"/>
          <w:lang w:val="en-US"/>
        </w:rPr>
      </w:pPr>
    </w:p>
    <w:p w14:paraId="5AD5733C" w14:textId="77777777" w:rsidR="00636DB2" w:rsidRPr="00AE124E" w:rsidRDefault="00636DB2" w:rsidP="00E66613">
      <w:pPr>
        <w:spacing w:after="0" w:line="240" w:lineRule="auto"/>
        <w:rPr>
          <w:rFonts w:ascii="Arial" w:hAnsi="Arial" w:cs="Arial"/>
          <w:sz w:val="20"/>
          <w:szCs w:val="20"/>
          <w:u w:val="single"/>
          <w:lang w:val="en-US"/>
        </w:rPr>
      </w:pPr>
    </w:p>
    <w:p w14:paraId="3114EC35" w14:textId="0C12A367" w:rsidR="00636DB2" w:rsidRPr="00AE124E" w:rsidRDefault="00636DB2" w:rsidP="00636DB2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  <w:r w:rsidRPr="00AE124E">
        <w:rPr>
          <w:rFonts w:ascii="Arial" w:hAnsi="Arial" w:cs="Arial"/>
          <w:b/>
          <w:sz w:val="24"/>
          <w:szCs w:val="24"/>
          <w:lang w:val="en-US"/>
        </w:rPr>
        <w:t>References</w:t>
      </w:r>
    </w:p>
    <w:p w14:paraId="42135D6A" w14:textId="77777777" w:rsidR="00636DB2" w:rsidRPr="00AE124E" w:rsidRDefault="00636DB2" w:rsidP="00636DB2">
      <w:pPr>
        <w:spacing w:after="0" w:line="240" w:lineRule="auto"/>
        <w:rPr>
          <w:rFonts w:ascii="Arial" w:hAnsi="Arial" w:cs="Arial"/>
          <w:b/>
          <w:sz w:val="24"/>
          <w:szCs w:val="24"/>
          <w:lang w:val="en-US"/>
        </w:rPr>
      </w:pPr>
    </w:p>
    <w:p w14:paraId="23A3782A" w14:textId="77777777" w:rsidR="006B0233" w:rsidRPr="006B0233" w:rsidRDefault="00636DB2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  <w:sz w:val="24"/>
          <w:szCs w:val="24"/>
          <w:lang w:val="en-US"/>
        </w:rPr>
        <w:fldChar w:fldCharType="begin"/>
      </w:r>
      <w:r w:rsidRPr="006B0233">
        <w:rPr>
          <w:rFonts w:ascii="Arial" w:hAnsi="Arial" w:cs="Arial"/>
          <w:sz w:val="24"/>
          <w:szCs w:val="24"/>
          <w:lang w:val="en-US"/>
        </w:rPr>
        <w:instrText xml:space="preserve"> ADDIN EN.REFLIST </w:instrText>
      </w:r>
      <w:r w:rsidRPr="006B0233">
        <w:rPr>
          <w:rFonts w:ascii="Arial" w:hAnsi="Arial" w:cs="Arial"/>
          <w:sz w:val="24"/>
          <w:szCs w:val="24"/>
          <w:lang w:val="en-US"/>
        </w:rPr>
        <w:fldChar w:fldCharType="separate"/>
      </w:r>
      <w:r w:rsidR="006B0233" w:rsidRPr="006B0233">
        <w:rPr>
          <w:rFonts w:ascii="Arial" w:hAnsi="Arial" w:cs="Arial"/>
        </w:rPr>
        <w:t>1.</w:t>
      </w:r>
      <w:r w:rsidR="006B0233" w:rsidRPr="006B0233">
        <w:rPr>
          <w:rFonts w:ascii="Arial" w:hAnsi="Arial" w:cs="Arial"/>
        </w:rPr>
        <w:tab/>
        <w:t>Boland CR, Thibodeau SN, Hamilton SR, et al. A National Cancer Institute Workshop on Microsatellite Instability for cancer detection and familial predisposition: development of international criteria for the determination of microsatellite instability in colorectal cancer. Cancer Res 1998;58:5248-57.</w:t>
      </w:r>
    </w:p>
    <w:p w14:paraId="79C39D37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.</w:t>
      </w:r>
      <w:r w:rsidRPr="006B0233">
        <w:rPr>
          <w:rFonts w:ascii="Arial" w:hAnsi="Arial" w:cs="Arial"/>
        </w:rPr>
        <w:tab/>
        <w:t>Lindor NM, Burgart LJ, Leontovich O, et al. Immunohistochemistry versus microsatellite instability testing in phenotyping colorectal tumors. J Clin Oncol 2002;20:1043-8.</w:t>
      </w:r>
    </w:p>
    <w:p w14:paraId="744CACDE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3.</w:t>
      </w:r>
      <w:r w:rsidRPr="006B0233">
        <w:rPr>
          <w:rFonts w:ascii="Arial" w:hAnsi="Arial" w:cs="Arial"/>
        </w:rPr>
        <w:tab/>
        <w:t>Cicek MS, Lindor NM, Gallinger S, et al. Quality assessment and correlation of microsatellite instability and immunohistochemical markers among population- and clinic-based colorectal tumors results from the Colon Cancer Family Registry. J Mol Diagn 2011;13:271-81.</w:t>
      </w:r>
    </w:p>
    <w:p w14:paraId="1FDDABB0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4.</w:t>
      </w:r>
      <w:r w:rsidRPr="006B0233">
        <w:rPr>
          <w:rFonts w:ascii="Arial" w:hAnsi="Arial" w:cs="Arial"/>
        </w:rPr>
        <w:tab/>
        <w:t>Woods MO, Hyde AJ, Curtis FK, et al. High frequency of hereditary colorectal cancer in Newfoundland likely involves novel susceptibility genes. Clin Cancer Res 2005;11:6853-61.</w:t>
      </w:r>
    </w:p>
    <w:p w14:paraId="0F767FFC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5.</w:t>
      </w:r>
      <w:r w:rsidRPr="006B0233">
        <w:rPr>
          <w:rFonts w:ascii="Arial" w:hAnsi="Arial" w:cs="Arial"/>
        </w:rPr>
        <w:tab/>
        <w:t>Ogino S, Brahmandam M, Cantor M, et al. Distinct molecular features of colorectal carcinoma with signet ring cell component and colorectal carcinoma with mucinous component. Mod Pathol 2006;19:59-68.</w:t>
      </w:r>
    </w:p>
    <w:p w14:paraId="66EC8FEC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6.</w:t>
      </w:r>
      <w:r w:rsidRPr="006B0233">
        <w:rPr>
          <w:rFonts w:ascii="Arial" w:hAnsi="Arial" w:cs="Arial"/>
        </w:rPr>
        <w:tab/>
        <w:t>Buchanan DD, Clendenning M, Rosty C, et al. Tumor testing to identify lynch syndrome in two Australian colorectal cancer cohorts. J Gastroenterol Hepatol 2017;32:427-438.</w:t>
      </w:r>
    </w:p>
    <w:p w14:paraId="4B174FF4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7.</w:t>
      </w:r>
      <w:r w:rsidRPr="006B0233">
        <w:rPr>
          <w:rFonts w:ascii="Arial" w:hAnsi="Arial" w:cs="Arial"/>
        </w:rPr>
        <w:tab/>
        <w:t>Hoffmeister M, Bläker H, Kloor M, et al. Body mass index and microsatellite instability in colorectal cancer: a population-based study. Cancer Epidemiol Biomarkers Prev 2013;22:2303-11.</w:t>
      </w:r>
    </w:p>
    <w:p w14:paraId="2AFA8F72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8.</w:t>
      </w:r>
      <w:r w:rsidRPr="006B0233">
        <w:rPr>
          <w:rFonts w:ascii="Arial" w:hAnsi="Arial" w:cs="Arial"/>
        </w:rPr>
        <w:tab/>
        <w:t>Samowitz WS, Slattery ML. Regional reproducibility of microsatellite instability in sporadic colorectal cancer. Genes Chromosomes Cancer 1999;26:106-14.</w:t>
      </w:r>
    </w:p>
    <w:p w14:paraId="7A8389BD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9.</w:t>
      </w:r>
      <w:r w:rsidRPr="006B0233">
        <w:rPr>
          <w:rFonts w:ascii="Arial" w:hAnsi="Arial" w:cs="Arial"/>
        </w:rPr>
        <w:tab/>
        <w:t>Slattery ML, Curtin K, Anderson K, et al. Associations between cigarette smoking, lifestyle factors, and microsatellite instability in colon tumors. J Natl Cancer Inst 2000;92:1831-6.</w:t>
      </w:r>
    </w:p>
    <w:p w14:paraId="63FC334E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0.</w:t>
      </w:r>
      <w:r w:rsidRPr="006B0233">
        <w:rPr>
          <w:rFonts w:ascii="Arial" w:hAnsi="Arial" w:cs="Arial"/>
        </w:rPr>
        <w:tab/>
        <w:t>Dahlin AM, Palmqvist R, Henriksson ML, et al. The role of the CpG island methylator phenotype in colorectal cancer prognosis depends on microsatellite instability screening status. Clin Cancer Res 2010;16:1845-55.</w:t>
      </w:r>
    </w:p>
    <w:p w14:paraId="5849EFD4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1.</w:t>
      </w:r>
      <w:r w:rsidRPr="006B0233">
        <w:rPr>
          <w:rFonts w:ascii="Arial" w:hAnsi="Arial" w:cs="Arial"/>
        </w:rPr>
        <w:tab/>
        <w:t>Fujiyoshi K, Bruford EA, Mroz P, et al. Opinion: Standardizing gene product nomenclature-a call to action. Proc Natl Acad Sci U S A 2021;118.</w:t>
      </w:r>
    </w:p>
    <w:p w14:paraId="471A3F13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2.</w:t>
      </w:r>
      <w:r w:rsidRPr="006B0233">
        <w:rPr>
          <w:rFonts w:ascii="Arial" w:hAnsi="Arial" w:cs="Arial"/>
        </w:rPr>
        <w:tab/>
        <w:t>Shia J. Immunohistochemistry versus microsatellite instability testing for screening colorectal cancer patients at risk for hereditary nonpolyposis colorectal cancer syndrome. Part I. The utility of immunohistochemistry. J Mol Diagn 2008;10:293-300.</w:t>
      </w:r>
    </w:p>
    <w:p w14:paraId="40FA5F41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3.</w:t>
      </w:r>
      <w:r w:rsidRPr="006B0233">
        <w:rPr>
          <w:rFonts w:ascii="Arial" w:hAnsi="Arial" w:cs="Arial"/>
        </w:rPr>
        <w:tab/>
        <w:t>Sepulveda AR, Hamilton SR, Allegra CJ, et al. Molecular Biomarkers for the Evaluation of Colorectal Cancer: Guideline From the American Society for Clinical Pathology, College of American Pathologists, Association for Molecular Pathology, and American Society of Clinical Oncology. J Mol Diagn 2017;19:187-225.</w:t>
      </w:r>
    </w:p>
    <w:p w14:paraId="53A357B3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4.</w:t>
      </w:r>
      <w:r w:rsidRPr="006B0233">
        <w:rPr>
          <w:rFonts w:ascii="Arial" w:hAnsi="Arial" w:cs="Arial"/>
        </w:rPr>
        <w:tab/>
        <w:t>Salipante SJ, Scroggins SM, Hampel HL, et al. Microsatellite instability detection by next generation sequencing. Clin Chem 2014;60:1192-9.</w:t>
      </w:r>
    </w:p>
    <w:p w14:paraId="0AB61D80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lastRenderedPageBreak/>
        <w:t>15.</w:t>
      </w:r>
      <w:r w:rsidRPr="006B0233">
        <w:rPr>
          <w:rFonts w:ascii="Arial" w:hAnsi="Arial" w:cs="Arial"/>
        </w:rPr>
        <w:tab/>
        <w:t>Comprehensive molecular characterization of human colon and rectal cancer. Nature 2012;487:330-7.</w:t>
      </w:r>
    </w:p>
    <w:p w14:paraId="4D2A5627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6.</w:t>
      </w:r>
      <w:r w:rsidRPr="006B0233">
        <w:rPr>
          <w:rFonts w:ascii="Arial" w:hAnsi="Arial" w:cs="Arial"/>
        </w:rPr>
        <w:tab/>
        <w:t>Grasso CS, Giannakis M, Wells DK, et al. Genetic Mechanisms of Immune Evasion in Colorectal Cancer. Cancer Discov 2018;8:730-749.</w:t>
      </w:r>
    </w:p>
    <w:p w14:paraId="31A1B078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7.</w:t>
      </w:r>
      <w:r w:rsidRPr="006B0233">
        <w:rPr>
          <w:rFonts w:ascii="Arial" w:hAnsi="Arial" w:cs="Arial"/>
        </w:rPr>
        <w:tab/>
        <w:t>Ogino S, Kawasaki T, Brahmandam M, et al. Precision and performance characteristics of bisulfite conversion and real-time PCR (MethyLight) for quantitative DNA methylation analysis. J Mol Diagn 2006;8:209-17.</w:t>
      </w:r>
    </w:p>
    <w:p w14:paraId="6E986DFF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8.</w:t>
      </w:r>
      <w:r w:rsidRPr="006B0233">
        <w:rPr>
          <w:rFonts w:ascii="Arial" w:hAnsi="Arial" w:cs="Arial"/>
        </w:rPr>
        <w:tab/>
        <w:t>Weisenberger DJ, Siegmund KD, Campan M, et al. CpG island methylator phenotype underlies sporadic microsatellite instability and is tightly associated with BRAF mutation in colorectal cancer. Nat Genet 2006;38:787-93.</w:t>
      </w:r>
    </w:p>
    <w:p w14:paraId="44FB5EFF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19.</w:t>
      </w:r>
      <w:r w:rsidRPr="006B0233">
        <w:rPr>
          <w:rFonts w:ascii="Arial" w:hAnsi="Arial" w:cs="Arial"/>
        </w:rPr>
        <w:tab/>
        <w:t>Hinoue T, Weisenberger DJ, Lange CP, et al. Genome-scale analysis of aberrant DNA methylation in colorectal cancer. Genome Res 2012;22:271-82.</w:t>
      </w:r>
    </w:p>
    <w:p w14:paraId="752BB516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0.</w:t>
      </w:r>
      <w:r w:rsidRPr="006B0233">
        <w:rPr>
          <w:rFonts w:ascii="Arial" w:hAnsi="Arial" w:cs="Arial"/>
        </w:rPr>
        <w:tab/>
        <w:t>Buchanan DD, Sweet K, Drini M, et al. Risk factors for colorectal cancer in patients with multiple serrated polyps: a cross-sectional case series from genetics clinics. PLoS One 2010;5:e11636.</w:t>
      </w:r>
    </w:p>
    <w:p w14:paraId="50E49976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1.</w:t>
      </w:r>
      <w:r w:rsidRPr="006B0233">
        <w:rPr>
          <w:rFonts w:ascii="Arial" w:hAnsi="Arial" w:cs="Arial"/>
        </w:rPr>
        <w:tab/>
        <w:t>Loughrey MB, Waring PM, Tan A, et al. Incorporation of somatic BRAF mutation testing into an algorithm for the investigation of hereditary non-polyposis colorectal cancer. Fam Cancer 2007;6:301-10.</w:t>
      </w:r>
    </w:p>
    <w:p w14:paraId="72AD7C73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2.</w:t>
      </w:r>
      <w:r w:rsidRPr="006B0233">
        <w:rPr>
          <w:rFonts w:ascii="Arial" w:hAnsi="Arial" w:cs="Arial"/>
        </w:rPr>
        <w:tab/>
        <w:t>Bläker H, Alwers E, Arnold A, et al. The Association Between Mutations in BRAF and Colorectal Cancer-Specific Survival Depends on Microsatellite Status and Tumor Stage. Clin Gastroenterol Hepatol 2019;17:455-462.e6.</w:t>
      </w:r>
    </w:p>
    <w:p w14:paraId="15D1AD00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3.</w:t>
      </w:r>
      <w:r w:rsidRPr="006B0233">
        <w:rPr>
          <w:rFonts w:ascii="Arial" w:hAnsi="Arial" w:cs="Arial"/>
        </w:rPr>
        <w:tab/>
        <w:t>Samowitz WS, Albertsen H, Herrick J, et al. Evaluation of a large, population-based sample supports a CpG island methylator phenotype in colon cancer. Gastroenterology 2005;129:837-45.</w:t>
      </w:r>
    </w:p>
    <w:p w14:paraId="66D180B7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4.</w:t>
      </w:r>
      <w:r w:rsidRPr="006B0233">
        <w:rPr>
          <w:rFonts w:ascii="Arial" w:hAnsi="Arial" w:cs="Arial"/>
        </w:rPr>
        <w:tab/>
        <w:t>Yamauchi M, Morikawa T, Kuchiba A, et al. Assessment of colorectal cancer molecular features along bowel subsites challenges the conception of distinct dichotomy of proximal versus distal colorectum. Gut 2012;61:847-54.</w:t>
      </w:r>
    </w:p>
    <w:p w14:paraId="015CD677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5.</w:t>
      </w:r>
      <w:r w:rsidRPr="006B0233">
        <w:rPr>
          <w:rFonts w:ascii="Arial" w:hAnsi="Arial" w:cs="Arial"/>
        </w:rPr>
        <w:tab/>
        <w:t>Alsop K, Mead L, Smith LD, et al. Low somatic K-ras mutation frequency in colorectal cancer diagnosed under the age of 45 years. Eur J Cancer 2006;42:1357-61.</w:t>
      </w:r>
    </w:p>
    <w:p w14:paraId="0072AE58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6.</w:t>
      </w:r>
      <w:r w:rsidRPr="006B0233">
        <w:rPr>
          <w:rFonts w:ascii="Arial" w:hAnsi="Arial" w:cs="Arial"/>
        </w:rPr>
        <w:tab/>
        <w:t>Samowitz WS, Curtin K, Schaffer D, et al. Relationship of Ki-ras mutations in colon cancers to tumor location, stage, and survival: a population-based study. Cancer Epidemiol Biomarkers Prev 2000;9:1193-7.</w:t>
      </w:r>
    </w:p>
    <w:p w14:paraId="20FD247F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7.</w:t>
      </w:r>
      <w:r w:rsidRPr="006B0233">
        <w:rPr>
          <w:rFonts w:ascii="Arial" w:hAnsi="Arial" w:cs="Arial"/>
        </w:rPr>
        <w:tab/>
        <w:t>Myte R, Gylling B, Haggstrom J, et al. One-carbon metabolism biomarkers and genetic variants in relation to colorectal cancer risk by KRAS and BRAF mutation status. PLoS One 2018;13:e0196233.</w:t>
      </w:r>
    </w:p>
    <w:p w14:paraId="216B8D0F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8.</w:t>
      </w:r>
      <w:r w:rsidRPr="006B0233">
        <w:rPr>
          <w:rFonts w:ascii="Arial" w:hAnsi="Arial" w:cs="Arial"/>
        </w:rPr>
        <w:tab/>
        <w:t>Jia M, Jansen L, Walter V, et al. No association of CpG island methylator phenotype and colorectal cancer survival: population-based study. Br J Cancer 2016;115:1359-1366.</w:t>
      </w:r>
    </w:p>
    <w:p w14:paraId="4A528671" w14:textId="77777777" w:rsidR="006B0233" w:rsidRPr="006B0233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 w:rsidRPr="006B0233">
        <w:rPr>
          <w:rFonts w:ascii="Arial" w:hAnsi="Arial" w:cs="Arial"/>
        </w:rPr>
        <w:t>29.</w:t>
      </w:r>
      <w:r w:rsidRPr="006B0233">
        <w:rPr>
          <w:rFonts w:ascii="Arial" w:hAnsi="Arial" w:cs="Arial"/>
        </w:rPr>
        <w:tab/>
        <w:t>Rosty C, Young JP, Walsh MD, et al. Colorectal carcinomas with KRAS mutation are associated with distinctive morphological and molecular features. Mod Pathol 2013;26:825-34.</w:t>
      </w:r>
    </w:p>
    <w:p w14:paraId="39881F02" w14:textId="77777777" w:rsidR="00AA3C01" w:rsidRDefault="006B0233" w:rsidP="006B0233">
      <w:pPr>
        <w:pStyle w:val="EndNoteBibliography"/>
        <w:spacing w:after="120"/>
        <w:ind w:left="720" w:hanging="720"/>
        <w:rPr>
          <w:rFonts w:ascii="Arial" w:hAnsi="Arial" w:cs="Arial"/>
        </w:rPr>
        <w:sectPr w:rsidR="00AA3C01" w:rsidSect="00834C85">
          <w:headerReference w:type="default" r:id="rId11"/>
          <w:pgSz w:w="12240" w:h="15840"/>
          <w:pgMar w:top="720" w:right="1152" w:bottom="720" w:left="1152" w:header="432" w:footer="576" w:gutter="0"/>
          <w:cols w:space="720"/>
          <w:docGrid w:linePitch="360"/>
        </w:sectPr>
      </w:pPr>
      <w:r w:rsidRPr="006B0233">
        <w:rPr>
          <w:rFonts w:ascii="Arial" w:hAnsi="Arial" w:cs="Arial"/>
        </w:rPr>
        <w:t>30.</w:t>
      </w:r>
      <w:r w:rsidRPr="006B0233">
        <w:rPr>
          <w:rFonts w:ascii="Arial" w:hAnsi="Arial" w:cs="Arial"/>
        </w:rPr>
        <w:tab/>
        <w:t>Imamura Y, Lochhead P, Yamauchi M, et al. Analyses of clinicopathological, molecular, and prognostic associations of KRAS codon 61 and codon 146 mutations in colorectal cancer: cohort study and literature review. Mol Cancer 2014;13:135.</w:t>
      </w:r>
    </w:p>
    <w:p w14:paraId="16EFAE44" w14:textId="6017412A" w:rsidR="006B0233" w:rsidRPr="006B0233" w:rsidRDefault="0086366C" w:rsidP="006B0233">
      <w:pPr>
        <w:pStyle w:val="EndNoteBibliography"/>
        <w:spacing w:after="120"/>
        <w:ind w:left="720" w:hanging="720"/>
        <w:rPr>
          <w:rFonts w:ascii="Arial" w:hAnsi="Arial" w:cs="Arial"/>
        </w:rPr>
      </w:pPr>
      <w:r>
        <w:lastRenderedPageBreak/>
        <w:drawing>
          <wp:inline distT="0" distB="0" distL="0" distR="0" wp14:anchorId="772BD44D" wp14:editId="7B1D8996">
            <wp:extent cx="6309360" cy="7098030"/>
            <wp:effectExtent l="0" t="0" r="0" b="7620"/>
            <wp:docPr id="1" name="Graphic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09360" cy="7098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97980A" w14:textId="4C5058BB" w:rsidR="00AF2678" w:rsidRDefault="00636DB2" w:rsidP="00AF2678">
      <w:pPr>
        <w:snapToGrid w:val="0"/>
        <w:spacing w:after="0" w:line="240" w:lineRule="auto"/>
        <w:rPr>
          <w:rFonts w:ascii="Arial" w:hAnsi="Arial" w:cs="Arial"/>
          <w:sz w:val="24"/>
          <w:szCs w:val="24"/>
        </w:rPr>
      </w:pPr>
      <w:r w:rsidRPr="006B0233">
        <w:rPr>
          <w:rFonts w:ascii="Arial" w:hAnsi="Arial" w:cs="Arial"/>
          <w:sz w:val="24"/>
          <w:szCs w:val="24"/>
          <w:lang w:val="en-US"/>
        </w:rPr>
        <w:fldChar w:fldCharType="end"/>
      </w:r>
      <w:bookmarkStart w:id="1" w:name="_Hlk41651229"/>
      <w:r w:rsidR="00AF2678">
        <w:rPr>
          <w:rFonts w:ascii="Arial" w:hAnsi="Arial" w:cs="Arial"/>
          <w:sz w:val="24"/>
          <w:szCs w:val="24"/>
        </w:rPr>
        <w:t xml:space="preserve">Supplementary </w:t>
      </w:r>
      <w:r w:rsidR="00AF2678" w:rsidRPr="00087226">
        <w:rPr>
          <w:rFonts w:ascii="Arial" w:hAnsi="Arial" w:cs="Arial"/>
          <w:sz w:val="24"/>
          <w:szCs w:val="24"/>
        </w:rPr>
        <w:t xml:space="preserve">Figure 1.  </w:t>
      </w:r>
      <w:bookmarkStart w:id="2" w:name="_Hlk42698700"/>
      <w:r w:rsidR="00AF2678" w:rsidRPr="00087226">
        <w:rPr>
          <w:rFonts w:ascii="Arial" w:hAnsi="Arial" w:cs="Arial"/>
          <w:sz w:val="24"/>
          <w:szCs w:val="24"/>
        </w:rPr>
        <w:t>Prevalence</w:t>
      </w:r>
      <w:bookmarkEnd w:id="2"/>
      <w:r w:rsidR="00AF2678" w:rsidRPr="00087226">
        <w:rPr>
          <w:rFonts w:ascii="Arial" w:hAnsi="Arial" w:cs="Arial"/>
          <w:sz w:val="24"/>
          <w:szCs w:val="24"/>
        </w:rPr>
        <w:t xml:space="preserve"> of MSI-</w:t>
      </w:r>
      <w:r w:rsidR="00522FDA">
        <w:rPr>
          <w:rFonts w:ascii="Arial" w:hAnsi="Arial" w:cs="Arial"/>
          <w:sz w:val="24"/>
          <w:szCs w:val="24"/>
        </w:rPr>
        <w:t>H</w:t>
      </w:r>
      <w:r w:rsidR="00AF2678" w:rsidRPr="00087226">
        <w:rPr>
          <w:rFonts w:ascii="Arial" w:hAnsi="Arial" w:cs="Arial"/>
          <w:sz w:val="24"/>
          <w:szCs w:val="24"/>
        </w:rPr>
        <w:t xml:space="preserve">igh </w:t>
      </w:r>
      <w:r w:rsidR="00522FDA">
        <w:rPr>
          <w:rFonts w:ascii="Arial" w:hAnsi="Arial" w:cs="Arial"/>
          <w:sz w:val="24"/>
          <w:szCs w:val="24"/>
        </w:rPr>
        <w:t>S</w:t>
      </w:r>
      <w:r w:rsidR="00AF2678" w:rsidRPr="00087226">
        <w:rPr>
          <w:rFonts w:ascii="Arial" w:hAnsi="Arial" w:cs="Arial"/>
          <w:sz w:val="24"/>
          <w:szCs w:val="24"/>
        </w:rPr>
        <w:t>tatus, CIMP-</w:t>
      </w:r>
      <w:r w:rsidR="00522FDA">
        <w:rPr>
          <w:rFonts w:ascii="Arial" w:hAnsi="Arial" w:cs="Arial"/>
          <w:sz w:val="24"/>
          <w:szCs w:val="24"/>
        </w:rPr>
        <w:t>H</w:t>
      </w:r>
      <w:r w:rsidR="00AF2678" w:rsidRPr="00087226">
        <w:rPr>
          <w:rFonts w:ascii="Arial" w:hAnsi="Arial" w:cs="Arial"/>
          <w:sz w:val="24"/>
          <w:szCs w:val="24"/>
        </w:rPr>
        <w:t xml:space="preserve">igh </w:t>
      </w:r>
      <w:r w:rsidR="00522FDA">
        <w:rPr>
          <w:rFonts w:ascii="Arial" w:hAnsi="Arial" w:cs="Arial"/>
          <w:sz w:val="24"/>
          <w:szCs w:val="24"/>
        </w:rPr>
        <w:t>S</w:t>
      </w:r>
      <w:r w:rsidR="00AF2678" w:rsidRPr="00087226">
        <w:rPr>
          <w:rFonts w:ascii="Arial" w:hAnsi="Arial" w:cs="Arial"/>
          <w:sz w:val="24"/>
          <w:szCs w:val="24"/>
        </w:rPr>
        <w:t xml:space="preserve">tatus, </w:t>
      </w:r>
      <w:r w:rsidR="00AF2678" w:rsidRPr="00087226">
        <w:rPr>
          <w:rFonts w:ascii="Arial" w:hAnsi="Arial" w:cs="Arial"/>
          <w:i/>
          <w:iCs/>
          <w:sz w:val="24"/>
          <w:szCs w:val="24"/>
        </w:rPr>
        <w:t xml:space="preserve">BRAF </w:t>
      </w:r>
      <w:r w:rsidR="00522FDA">
        <w:rPr>
          <w:rFonts w:ascii="Arial" w:hAnsi="Arial" w:cs="Arial"/>
          <w:sz w:val="24"/>
          <w:szCs w:val="24"/>
        </w:rPr>
        <w:t>M</w:t>
      </w:r>
      <w:r w:rsidR="00AF2678" w:rsidRPr="00087226">
        <w:rPr>
          <w:rFonts w:ascii="Arial" w:hAnsi="Arial" w:cs="Arial"/>
          <w:sz w:val="24"/>
          <w:szCs w:val="24"/>
        </w:rPr>
        <w:t xml:space="preserve">utations, and </w:t>
      </w:r>
      <w:r w:rsidR="00AF2678" w:rsidRPr="00087226">
        <w:rPr>
          <w:rFonts w:ascii="Arial" w:hAnsi="Arial" w:cs="Arial"/>
          <w:i/>
          <w:iCs/>
          <w:sz w:val="24"/>
          <w:szCs w:val="24"/>
        </w:rPr>
        <w:t>KRAS</w:t>
      </w:r>
      <w:r w:rsidR="00AF2678" w:rsidRPr="00087226">
        <w:rPr>
          <w:rFonts w:ascii="Arial" w:hAnsi="Arial" w:cs="Arial"/>
          <w:sz w:val="24"/>
          <w:szCs w:val="24"/>
        </w:rPr>
        <w:t xml:space="preserve"> </w:t>
      </w:r>
      <w:r w:rsidR="00522FDA">
        <w:rPr>
          <w:rFonts w:ascii="Arial" w:hAnsi="Arial" w:cs="Arial"/>
          <w:sz w:val="24"/>
          <w:szCs w:val="24"/>
        </w:rPr>
        <w:t>M</w:t>
      </w:r>
      <w:r w:rsidR="00AF2678" w:rsidRPr="00087226">
        <w:rPr>
          <w:rFonts w:ascii="Arial" w:hAnsi="Arial" w:cs="Arial"/>
          <w:sz w:val="24"/>
          <w:szCs w:val="24"/>
        </w:rPr>
        <w:t xml:space="preserve">utations along </w:t>
      </w:r>
      <w:r w:rsidR="00522FDA">
        <w:rPr>
          <w:rFonts w:ascii="Arial" w:hAnsi="Arial" w:cs="Arial"/>
          <w:sz w:val="24"/>
          <w:szCs w:val="24"/>
        </w:rPr>
        <w:t>S</w:t>
      </w:r>
      <w:r w:rsidR="00AF2678" w:rsidRPr="00087226">
        <w:rPr>
          <w:rFonts w:ascii="Arial" w:hAnsi="Arial" w:cs="Arial"/>
          <w:sz w:val="24"/>
          <w:szCs w:val="24"/>
        </w:rPr>
        <w:t xml:space="preserve">ublocations </w:t>
      </w:r>
      <w:r w:rsidR="00AF2678">
        <w:rPr>
          <w:rFonts w:ascii="Arial" w:hAnsi="Arial" w:cs="Arial"/>
          <w:sz w:val="24"/>
          <w:szCs w:val="24"/>
        </w:rPr>
        <w:t xml:space="preserve">by </w:t>
      </w:r>
      <w:r w:rsidR="00522FDA">
        <w:rPr>
          <w:rFonts w:ascii="Arial" w:hAnsi="Arial" w:cs="Arial"/>
          <w:sz w:val="24"/>
          <w:szCs w:val="24"/>
        </w:rPr>
        <w:t>S</w:t>
      </w:r>
      <w:r w:rsidR="00AF2678">
        <w:rPr>
          <w:rFonts w:ascii="Arial" w:hAnsi="Arial" w:cs="Arial"/>
          <w:sz w:val="24"/>
          <w:szCs w:val="24"/>
        </w:rPr>
        <w:t>exes</w:t>
      </w:r>
      <w:r w:rsidR="00AF2678" w:rsidRPr="00087226">
        <w:rPr>
          <w:rFonts w:ascii="Arial" w:hAnsi="Arial" w:cs="Arial"/>
          <w:sz w:val="24"/>
          <w:szCs w:val="24"/>
        </w:rPr>
        <w:t>.</w:t>
      </w:r>
      <w:bookmarkEnd w:id="1"/>
    </w:p>
    <w:p w14:paraId="0EB0A482" w14:textId="77777777" w:rsidR="00AF2678" w:rsidRPr="00087226" w:rsidRDefault="00AF2678" w:rsidP="00AF2678">
      <w:pPr>
        <w:snapToGrid w:val="0"/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bbreviations: CIMP, CpG island methylator phenotype; MSI, microsatellite instability.</w:t>
      </w:r>
    </w:p>
    <w:p w14:paraId="7E1983D0" w14:textId="77777777" w:rsidR="00AF2678" w:rsidRDefault="00AF2678" w:rsidP="006B0233">
      <w:pPr>
        <w:spacing w:after="120" w:line="240" w:lineRule="auto"/>
        <w:rPr>
          <w:rFonts w:ascii="Arial" w:hAnsi="Arial" w:cs="Arial"/>
          <w:sz w:val="20"/>
          <w:szCs w:val="20"/>
          <w:u w:val="single"/>
        </w:rPr>
      </w:pPr>
    </w:p>
    <w:p w14:paraId="1BBE7D51" w14:textId="77777777" w:rsidR="00AF2678" w:rsidRDefault="00AF2678" w:rsidP="006B0233">
      <w:pPr>
        <w:spacing w:after="120" w:line="240" w:lineRule="auto"/>
        <w:rPr>
          <w:rFonts w:ascii="Arial" w:hAnsi="Arial" w:cs="Arial"/>
          <w:sz w:val="20"/>
          <w:szCs w:val="20"/>
          <w:u w:val="single"/>
        </w:rPr>
      </w:pPr>
    </w:p>
    <w:p w14:paraId="53421686" w14:textId="77777777" w:rsidR="00AF2678" w:rsidRDefault="00AF2678" w:rsidP="006B0233">
      <w:pPr>
        <w:spacing w:after="120" w:line="240" w:lineRule="auto"/>
        <w:rPr>
          <w:rFonts w:ascii="Arial" w:hAnsi="Arial" w:cs="Arial"/>
          <w:sz w:val="20"/>
          <w:szCs w:val="20"/>
          <w:u w:val="single"/>
        </w:rPr>
      </w:pPr>
    </w:p>
    <w:p w14:paraId="7074CEFB" w14:textId="77777777" w:rsidR="00AF2678" w:rsidRDefault="00AF2678" w:rsidP="006B0233">
      <w:pPr>
        <w:spacing w:after="120" w:line="240" w:lineRule="auto"/>
        <w:rPr>
          <w:rFonts w:ascii="Arial" w:hAnsi="Arial" w:cs="Arial"/>
          <w:sz w:val="20"/>
          <w:szCs w:val="20"/>
          <w:u w:val="single"/>
        </w:rPr>
      </w:pPr>
    </w:p>
    <w:p w14:paraId="3753C8D6" w14:textId="77777777" w:rsidR="00AF2678" w:rsidRDefault="00AF2678" w:rsidP="006B0233">
      <w:pPr>
        <w:spacing w:after="120" w:line="240" w:lineRule="auto"/>
        <w:rPr>
          <w:rFonts w:ascii="Arial" w:hAnsi="Arial" w:cs="Arial"/>
          <w:sz w:val="20"/>
          <w:szCs w:val="20"/>
          <w:u w:val="single"/>
        </w:rPr>
      </w:pPr>
    </w:p>
    <w:p w14:paraId="2805F578" w14:textId="77777777" w:rsidR="00AF2678" w:rsidRDefault="00AF2678" w:rsidP="006B0233">
      <w:pPr>
        <w:spacing w:after="120" w:line="240" w:lineRule="auto"/>
        <w:rPr>
          <w:rFonts w:ascii="Arial" w:hAnsi="Arial" w:cs="Arial"/>
          <w:sz w:val="20"/>
          <w:szCs w:val="20"/>
          <w:u w:val="single"/>
        </w:rPr>
      </w:pPr>
    </w:p>
    <w:p w14:paraId="66247F36" w14:textId="126BF7AD" w:rsidR="00AF2678" w:rsidRDefault="0003690E" w:rsidP="006B0233">
      <w:pPr>
        <w:spacing w:after="120" w:line="240" w:lineRule="auto"/>
        <w:rPr>
          <w:rFonts w:ascii="Arial" w:hAnsi="Arial" w:cs="Arial"/>
          <w:sz w:val="20"/>
          <w:szCs w:val="20"/>
          <w:u w:val="single"/>
        </w:rPr>
      </w:pPr>
      <w:r>
        <w:rPr>
          <w:noProof/>
        </w:rPr>
        <w:lastRenderedPageBreak/>
        <w:drawing>
          <wp:inline distT="0" distB="0" distL="0" distR="0" wp14:anchorId="7C243A1A" wp14:editId="30A264AC">
            <wp:extent cx="6309360" cy="7098030"/>
            <wp:effectExtent l="0" t="0" r="0" b="7620"/>
            <wp:docPr id="3" name="Graphic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09360" cy="7098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C94C88" w14:textId="7780845C" w:rsidR="00522FDA" w:rsidRDefault="00522FDA" w:rsidP="00522FDA">
      <w:pPr>
        <w:snapToGrid w:val="0"/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upplementary </w:t>
      </w:r>
      <w:r w:rsidRPr="00087226">
        <w:rPr>
          <w:rFonts w:ascii="Arial" w:hAnsi="Arial" w:cs="Arial"/>
          <w:sz w:val="24"/>
          <w:szCs w:val="24"/>
        </w:rPr>
        <w:t xml:space="preserve">Figure </w:t>
      </w:r>
      <w:r>
        <w:rPr>
          <w:rFonts w:ascii="Arial" w:hAnsi="Arial" w:cs="Arial"/>
          <w:sz w:val="24"/>
          <w:szCs w:val="24"/>
        </w:rPr>
        <w:t>2</w:t>
      </w:r>
      <w:r w:rsidRPr="00087226">
        <w:rPr>
          <w:rFonts w:ascii="Arial" w:hAnsi="Arial" w:cs="Arial"/>
          <w:sz w:val="24"/>
          <w:szCs w:val="24"/>
        </w:rPr>
        <w:t>.  Prevalence of MSI-</w:t>
      </w:r>
      <w:r>
        <w:rPr>
          <w:rFonts w:ascii="Arial" w:hAnsi="Arial" w:cs="Arial"/>
          <w:sz w:val="24"/>
          <w:szCs w:val="24"/>
        </w:rPr>
        <w:t>H</w:t>
      </w:r>
      <w:r w:rsidRPr="00087226">
        <w:rPr>
          <w:rFonts w:ascii="Arial" w:hAnsi="Arial" w:cs="Arial"/>
          <w:sz w:val="24"/>
          <w:szCs w:val="24"/>
        </w:rPr>
        <w:t xml:space="preserve">igh </w:t>
      </w:r>
      <w:r>
        <w:rPr>
          <w:rFonts w:ascii="Arial" w:hAnsi="Arial" w:cs="Arial"/>
          <w:sz w:val="24"/>
          <w:szCs w:val="24"/>
        </w:rPr>
        <w:t>S</w:t>
      </w:r>
      <w:r w:rsidRPr="00087226">
        <w:rPr>
          <w:rFonts w:ascii="Arial" w:hAnsi="Arial" w:cs="Arial"/>
          <w:sz w:val="24"/>
          <w:szCs w:val="24"/>
        </w:rPr>
        <w:t>tatus, CIMP-</w:t>
      </w:r>
      <w:r>
        <w:rPr>
          <w:rFonts w:ascii="Arial" w:hAnsi="Arial" w:cs="Arial"/>
          <w:sz w:val="24"/>
          <w:szCs w:val="24"/>
        </w:rPr>
        <w:t>H</w:t>
      </w:r>
      <w:r w:rsidRPr="00087226">
        <w:rPr>
          <w:rFonts w:ascii="Arial" w:hAnsi="Arial" w:cs="Arial"/>
          <w:sz w:val="24"/>
          <w:szCs w:val="24"/>
        </w:rPr>
        <w:t xml:space="preserve">igh </w:t>
      </w:r>
      <w:r>
        <w:rPr>
          <w:rFonts w:ascii="Arial" w:hAnsi="Arial" w:cs="Arial"/>
          <w:sz w:val="24"/>
          <w:szCs w:val="24"/>
        </w:rPr>
        <w:t>S</w:t>
      </w:r>
      <w:r w:rsidRPr="00087226">
        <w:rPr>
          <w:rFonts w:ascii="Arial" w:hAnsi="Arial" w:cs="Arial"/>
          <w:sz w:val="24"/>
          <w:szCs w:val="24"/>
        </w:rPr>
        <w:t xml:space="preserve">tatus, </w:t>
      </w:r>
      <w:r w:rsidRPr="00087226">
        <w:rPr>
          <w:rFonts w:ascii="Arial" w:hAnsi="Arial" w:cs="Arial"/>
          <w:i/>
          <w:iCs/>
          <w:sz w:val="24"/>
          <w:szCs w:val="24"/>
        </w:rPr>
        <w:t xml:space="preserve">BRAF </w:t>
      </w:r>
      <w:r>
        <w:rPr>
          <w:rFonts w:ascii="Arial" w:hAnsi="Arial" w:cs="Arial"/>
          <w:sz w:val="24"/>
          <w:szCs w:val="24"/>
        </w:rPr>
        <w:t>M</w:t>
      </w:r>
      <w:r w:rsidRPr="00087226">
        <w:rPr>
          <w:rFonts w:ascii="Arial" w:hAnsi="Arial" w:cs="Arial"/>
          <w:sz w:val="24"/>
          <w:szCs w:val="24"/>
        </w:rPr>
        <w:t xml:space="preserve">utations, and </w:t>
      </w:r>
      <w:r w:rsidRPr="00087226">
        <w:rPr>
          <w:rFonts w:ascii="Arial" w:hAnsi="Arial" w:cs="Arial"/>
          <w:i/>
          <w:iCs/>
          <w:sz w:val="24"/>
          <w:szCs w:val="24"/>
        </w:rPr>
        <w:t>KRAS</w:t>
      </w:r>
      <w:r w:rsidRPr="0008722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M</w:t>
      </w:r>
      <w:r w:rsidRPr="00087226">
        <w:rPr>
          <w:rFonts w:ascii="Arial" w:hAnsi="Arial" w:cs="Arial"/>
          <w:sz w:val="24"/>
          <w:szCs w:val="24"/>
        </w:rPr>
        <w:t xml:space="preserve">utations along </w:t>
      </w:r>
      <w:r>
        <w:rPr>
          <w:rFonts w:ascii="Arial" w:hAnsi="Arial" w:cs="Arial"/>
          <w:sz w:val="24"/>
          <w:szCs w:val="24"/>
        </w:rPr>
        <w:t>S</w:t>
      </w:r>
      <w:r w:rsidRPr="00087226">
        <w:rPr>
          <w:rFonts w:ascii="Arial" w:hAnsi="Arial" w:cs="Arial"/>
          <w:sz w:val="24"/>
          <w:szCs w:val="24"/>
        </w:rPr>
        <w:t xml:space="preserve">ublocations </w:t>
      </w:r>
      <w:r>
        <w:rPr>
          <w:rFonts w:ascii="Arial" w:hAnsi="Arial" w:cs="Arial"/>
          <w:sz w:val="24"/>
          <w:szCs w:val="24"/>
        </w:rPr>
        <w:t>by Family History of Colorectal Cancer</w:t>
      </w:r>
      <w:r w:rsidRPr="00087226">
        <w:rPr>
          <w:rFonts w:ascii="Arial" w:hAnsi="Arial" w:cs="Arial"/>
          <w:sz w:val="24"/>
          <w:szCs w:val="24"/>
        </w:rPr>
        <w:t>.</w:t>
      </w:r>
    </w:p>
    <w:p w14:paraId="4889E3C2" w14:textId="77777777" w:rsidR="00522FDA" w:rsidRPr="00087226" w:rsidRDefault="00522FDA" w:rsidP="00522FDA">
      <w:pPr>
        <w:snapToGrid w:val="0"/>
        <w:spacing w:after="0" w:line="24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bbreviations: CIMP, CpG island methylator phenotype; MSI, microsatellite instability.</w:t>
      </w:r>
    </w:p>
    <w:p w14:paraId="6FE86A6D" w14:textId="29A3BFDB" w:rsidR="00636DB2" w:rsidRPr="00AF2678" w:rsidRDefault="00636DB2" w:rsidP="006B0233">
      <w:pPr>
        <w:spacing w:after="120" w:line="240" w:lineRule="auto"/>
        <w:rPr>
          <w:rFonts w:ascii="Arial" w:hAnsi="Arial" w:cs="Arial"/>
          <w:sz w:val="20"/>
          <w:szCs w:val="20"/>
          <w:u w:val="single"/>
        </w:rPr>
        <w:sectPr w:rsidR="00636DB2" w:rsidRPr="00AF2678" w:rsidSect="00834C85">
          <w:pgSz w:w="12240" w:h="15840"/>
          <w:pgMar w:top="720" w:right="1152" w:bottom="720" w:left="1152" w:header="432" w:footer="576" w:gutter="0"/>
          <w:cols w:space="720"/>
          <w:docGrid w:linePitch="360"/>
        </w:sectPr>
      </w:pPr>
    </w:p>
    <w:p w14:paraId="72BF8CD2" w14:textId="19CA1F3D" w:rsidR="006108C5" w:rsidRPr="00AE124E" w:rsidRDefault="006108C5" w:rsidP="006108C5">
      <w:pPr>
        <w:spacing w:after="0" w:line="259" w:lineRule="auto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</w:t>
      </w:r>
      <w:r w:rsidR="00B805BB" w:rsidRPr="00AE124E">
        <w:rPr>
          <w:rFonts w:ascii="Arial" w:hAnsi="Arial" w:cs="Arial"/>
          <w:sz w:val="24"/>
          <w:szCs w:val="24"/>
          <w:lang w:val="en-US"/>
        </w:rPr>
        <w:t>T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ble 1.  Patients </w:t>
      </w:r>
      <w:r w:rsidR="00362E8E" w:rsidRPr="00AE124E">
        <w:rPr>
          <w:rFonts w:ascii="Arial" w:hAnsi="Arial" w:cs="Arial"/>
          <w:sz w:val="24"/>
          <w:szCs w:val="24"/>
          <w:lang w:val="en-US"/>
        </w:rPr>
        <w:t xml:space="preserve">and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M</w:t>
      </w:r>
      <w:r w:rsidR="00362E8E" w:rsidRPr="00AE124E">
        <w:rPr>
          <w:rFonts w:ascii="Arial" w:hAnsi="Arial" w:cs="Arial"/>
          <w:sz w:val="24"/>
          <w:szCs w:val="24"/>
          <w:lang w:val="en-US"/>
        </w:rPr>
        <w:t xml:space="preserve">olecular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C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haracteristics of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C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olorectal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C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ncer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A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ccording to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P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rticipating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S</w:t>
      </w:r>
      <w:r w:rsidRPr="00AE124E">
        <w:rPr>
          <w:rFonts w:ascii="Arial" w:hAnsi="Arial" w:cs="Arial"/>
          <w:sz w:val="24"/>
          <w:szCs w:val="24"/>
          <w:lang w:val="en-US"/>
        </w:rPr>
        <w:t>tudies</w:t>
      </w:r>
    </w:p>
    <w:p w14:paraId="2B4CA9FD" w14:textId="77777777" w:rsidR="0087402A" w:rsidRPr="00AE124E" w:rsidRDefault="0087402A" w:rsidP="006108C5">
      <w:pPr>
        <w:spacing w:after="0" w:line="259" w:lineRule="auto"/>
        <w:rPr>
          <w:rFonts w:ascii="Arial" w:hAnsi="Arial" w:cs="Arial"/>
          <w:sz w:val="24"/>
          <w:szCs w:val="24"/>
          <w:lang w:val="en-US"/>
        </w:rPr>
      </w:pPr>
    </w:p>
    <w:tbl>
      <w:tblPr>
        <w:tblW w:w="15482" w:type="dxa"/>
        <w:tblInd w:w="-540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42"/>
        <w:gridCol w:w="1260"/>
        <w:gridCol w:w="1170"/>
        <w:gridCol w:w="990"/>
        <w:gridCol w:w="1170"/>
        <w:gridCol w:w="1080"/>
        <w:gridCol w:w="1080"/>
        <w:gridCol w:w="990"/>
        <w:gridCol w:w="1080"/>
        <w:gridCol w:w="990"/>
        <w:gridCol w:w="1080"/>
        <w:gridCol w:w="1080"/>
        <w:gridCol w:w="1080"/>
        <w:gridCol w:w="990"/>
      </w:tblGrid>
      <w:tr w:rsidR="00BF59F5" w:rsidRPr="00AE124E" w14:paraId="769AE073" w14:textId="77777777" w:rsidTr="00CE4BA4">
        <w:tc>
          <w:tcPr>
            <w:tcW w:w="144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398A4774" w14:textId="77777777" w:rsidR="00B145AA" w:rsidRPr="00AE124E" w:rsidRDefault="00B145AA" w:rsidP="002F2D54">
            <w:pPr>
              <w:spacing w:after="0" w:line="240" w:lineRule="auto"/>
              <w:rPr>
                <w:rFonts w:ascii="Arial" w:eastAsia="MS PGothic" w:hAnsi="Arial" w:cs="Arial"/>
                <w:sz w:val="17"/>
                <w:szCs w:val="17"/>
                <w:lang w:val="en-US"/>
              </w:rPr>
            </w:pPr>
            <w:proofErr w:type="gramStart"/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Patients</w:t>
            </w:r>
            <w:proofErr w:type="gramEnd"/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characteristics</w:t>
            </w:r>
            <w:r w:rsidRPr="00AE124E">
              <w:rPr>
                <w:rFonts w:ascii="Arial" w:hAnsi="Arial" w:cs="Arial"/>
                <w:sz w:val="17"/>
                <w:szCs w:val="17"/>
                <w:lang w:val="en-US"/>
              </w:rPr>
              <w:t>*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8E40E07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42538AC" w14:textId="71C46D0C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CCFR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058D9ED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CPS II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BAD175C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DACH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A662273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DAL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B4491EE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EDR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09F56D7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EPIC_</w:t>
            </w:r>
          </w:p>
          <w:p w14:paraId="3BD347DA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Swede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378568E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HPFS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A9D4FB1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MCC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007056D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FCCR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868156A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H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C0A7639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SHDS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8664612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TCGA</w:t>
            </w:r>
          </w:p>
        </w:tc>
      </w:tr>
      <w:tr w:rsidR="00E5297B" w:rsidRPr="00AE124E" w14:paraId="3D336027" w14:textId="77777777" w:rsidTr="00CE4BA4">
        <w:tc>
          <w:tcPr>
            <w:tcW w:w="144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6E3562" w14:textId="77777777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All cases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02B576" w14:textId="00A41447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4004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F846F0" w14:textId="1A9AAB04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491</w:t>
            </w: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912DD1" w14:textId="12218DF2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56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977209" w14:textId="752E3BEE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007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FE8536" w14:textId="58B850DF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071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C491619" w14:textId="46D7C9FA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18</w:t>
            </w: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E1A0BD" w14:textId="59F9A7BF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37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vAlign w:val="bottom"/>
          </w:tcPr>
          <w:p w14:paraId="4CE03C9D" w14:textId="31A1DD44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07</w:t>
            </w: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823797" w14:textId="383BF8AE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2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B9B6C8F" w14:textId="31F69345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47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vAlign w:val="bottom"/>
          </w:tcPr>
          <w:p w14:paraId="64A04F1D" w14:textId="54BCFDE2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84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07E8F8" w14:textId="40B21EDB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11</w:t>
            </w: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815F57" w14:textId="6F00D424" w:rsidR="00DB4810" w:rsidRPr="00AE124E" w:rsidRDefault="00DB4810" w:rsidP="00DB4810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93</w:t>
            </w:r>
          </w:p>
        </w:tc>
      </w:tr>
      <w:tr w:rsidR="00BF59F5" w:rsidRPr="00AE124E" w14:paraId="4ADC77FE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FC7FF2" w14:textId="77777777" w:rsidR="00B145AA" w:rsidRPr="00AE124E" w:rsidRDefault="00B145AA" w:rsidP="00486C62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Sex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56791" w14:textId="77777777" w:rsidR="00B145AA" w:rsidRPr="00AE124E" w:rsidRDefault="00B145AA" w:rsidP="00486C62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22FADE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40DC97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5B3E01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66B28F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DCFE15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0C0ED9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EA25C8C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C53143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FFBF58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65C4AF0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B3CD54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D8D7D2" w14:textId="77777777" w:rsidR="00B145AA" w:rsidRPr="00AE124E" w:rsidRDefault="00B145AA" w:rsidP="00486C62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</w:tr>
      <w:tr w:rsidR="00E5297B" w:rsidRPr="00AE124E" w14:paraId="4064CF11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F429E9" w14:textId="77777777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892EE" w14:textId="76C35261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6712 (4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992A5" w14:textId="5AA10D9D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166 (49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CD0C1" w14:textId="2007B42B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21 (4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156ED" w14:textId="6EDA230E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42 (42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0A1A1" w14:textId="5EB440A5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3 (45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69C00" w14:textId="3F2F1A5D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5 (39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11DAD" w14:textId="37CEC4AF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8 (42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DE4E6C" w14:textId="76FBF865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0 (0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35E3F" w14:textId="1B025949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24 (46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38F00" w14:textId="4BEFC72A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16 (39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195C9C" w14:textId="64DCB5D5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84 (10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2BB0C" w14:textId="505EE309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96 (63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E74D5" w14:textId="134F9568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37 (48%)</w:t>
            </w:r>
          </w:p>
        </w:tc>
      </w:tr>
      <w:tr w:rsidR="00E5297B" w:rsidRPr="00AE124E" w14:paraId="4467EFEF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68A826" w14:textId="77777777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07A601" w14:textId="27FFDE71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7292 (5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7832EE" w14:textId="3C9EF86D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325 (51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1B6947" w14:textId="457DFDAC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35 (5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A292FA" w14:textId="0BA43AAC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165 (58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ED2D8E" w14:textId="56443548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88 (55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F964EB" w14:textId="16AF9C0E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33 (61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7A6ED5" w14:textId="7A8A8CFC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9 (58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FADD88" w14:textId="7685BEF7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07 (100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11A9DC" w14:textId="73FF6B0F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58 (5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E35A3" w14:textId="2ADEFDA9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31 (61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684E9F" w14:textId="2B219FC7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0 (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9CF25F" w14:textId="1E98ABE6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15 (37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0ADA5D" w14:textId="4EA6EFF2" w:rsidR="0099591F" w:rsidRPr="00AE124E" w:rsidRDefault="0099591F" w:rsidP="0099591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56 (52%)</w:t>
            </w:r>
          </w:p>
        </w:tc>
      </w:tr>
      <w:tr w:rsidR="00BF59F5" w:rsidRPr="00AE124E" w14:paraId="320689D3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6C8EF8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Mean age ± SD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294618" w14:textId="59BDFFA6" w:rsidR="00B145AA" w:rsidRPr="00AE124E" w:rsidRDefault="00B145AA" w:rsidP="004A09F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2·7±12·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8A2BA" w14:textId="3BC60BA4" w:rsidR="00B145AA" w:rsidRPr="00AE124E" w:rsidRDefault="00E62B10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54.2</w:t>
            </w:r>
            <w:r w:rsidR="00B145AA"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±</w:t>
            </w: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12.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54CE19" w14:textId="4AFFD5CC" w:rsidR="00B145AA" w:rsidRPr="00AE124E" w:rsidRDefault="00B145AA" w:rsidP="00BF59F5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74·1±6·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D051D6" w14:textId="14E8455E" w:rsidR="00B145AA" w:rsidRPr="00AE124E" w:rsidRDefault="00B145AA" w:rsidP="00BF59F5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8·</w:t>
            </w:r>
            <w:r w:rsidR="00E62B10"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8</w:t>
            </w: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±10·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D9E60" w14:textId="376C0848" w:rsidR="00B145AA" w:rsidRPr="00AE124E" w:rsidRDefault="00B145AA" w:rsidP="004A09F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5·</w:t>
            </w:r>
            <w:r w:rsidR="00B83B84"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4</w:t>
            </w: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±9·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027FC8" w14:textId="2E8E679C" w:rsidR="00B145AA" w:rsidRPr="00AE124E" w:rsidRDefault="00B145AA" w:rsidP="004A09F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2·6±12·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2FC4B" w14:textId="17668DF2" w:rsidR="00B145AA" w:rsidRPr="00AE124E" w:rsidRDefault="00B145AA" w:rsidP="004A09F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4·0±7·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1C5F744" w14:textId="2910C4A7" w:rsidR="00B145AA" w:rsidRPr="00AE124E" w:rsidRDefault="00B145AA" w:rsidP="007E27B6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70·</w:t>
            </w:r>
            <w:r w:rsidR="00B83B84"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5</w:t>
            </w: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±8·</w:t>
            </w:r>
            <w:r w:rsidR="00B83B84"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8F429C" w14:textId="71E7F0B9" w:rsidR="00B145AA" w:rsidRPr="00AE124E" w:rsidRDefault="00B145AA" w:rsidP="007E27B6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7·8±8·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D37F8E" w14:textId="32358EC8" w:rsidR="00B145AA" w:rsidRPr="00AE124E" w:rsidRDefault="00B145AA" w:rsidP="007E27B6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0·0±9·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27178CF" w14:textId="0D5C242B" w:rsidR="00B145AA" w:rsidRPr="00AE124E" w:rsidRDefault="00B145AA" w:rsidP="0075647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7·0±8·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39AD95" w14:textId="10B7E895" w:rsidR="00B145AA" w:rsidRPr="00AE124E" w:rsidRDefault="00B145AA" w:rsidP="0075647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4·6±8·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55123" w14:textId="7A626628" w:rsidR="00B145AA" w:rsidRPr="00AE124E" w:rsidRDefault="00B145AA" w:rsidP="0075647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65·8±12·7</w:t>
            </w:r>
          </w:p>
        </w:tc>
      </w:tr>
      <w:tr w:rsidR="00BF59F5" w:rsidRPr="00AE124E" w14:paraId="2E0AAAD5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E242E3" w14:textId="6DC16CB0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Family history of </w:t>
            </w:r>
            <w:r w:rsidR="00125C32"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CRC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CD322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CA2EE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2D74AC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E1BD34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4621B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D4AD82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1105E7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41C592A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58FFA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C13CFE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24DA794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22A14D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92B3DC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</w:tr>
      <w:tr w:rsidR="00E5297B" w:rsidRPr="00AE124E" w14:paraId="5312657F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4871C9" w14:textId="77777777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Abse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22600" w14:textId="4EB663F4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9421 (8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8C31E" w14:textId="73B7907B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192 (66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AE804" w14:textId="6DF0F825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58 (8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3A1AB" w14:textId="6F340C46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00 (86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DEA26" w14:textId="1F0098AB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98 (8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C8328" w14:textId="5AD73E4F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89 (87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E056B9" w14:textId="77777777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6BABBC" w14:textId="09EDBE41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1 (79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80B6F" w14:textId="5B912C25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00 (83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B8DBF" w14:textId="13FC501F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54 (9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09ABDC" w14:textId="2BD36AC8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46 (8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2D7BC" w14:textId="675FB1B9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97 (96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B25B5" w14:textId="607ADADA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58 (86%)</w:t>
            </w:r>
          </w:p>
        </w:tc>
      </w:tr>
      <w:tr w:rsidR="00E5297B" w:rsidRPr="00AE124E" w14:paraId="245B6809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CCA3B0" w14:textId="77777777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Prese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B055A7" w14:textId="77777777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2,167 (1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2C2C7" w14:textId="1D9FBF8B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190 (3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DBDDC" w14:textId="28BF6BBF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14 (1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97837" w14:textId="4186F2DF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69 (1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5A0E9" w14:textId="78734CBB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3 (16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B5283" w14:textId="727D8D1E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8 (13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696280" w14:textId="77777777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8BA3B1" w14:textId="5A2932FC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6 (21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7FAE0" w14:textId="05E046AB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2 (17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3AED3" w14:textId="15D8BD38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1 (1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F3F4D3" w14:textId="4225BC41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19 (16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42D92" w14:textId="59DF4532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1 (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04106" w14:textId="572F6380" w:rsidR="001130C9" w:rsidRPr="00AE124E" w:rsidRDefault="001130C9" w:rsidP="001130C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9 (14%)</w:t>
            </w:r>
          </w:p>
        </w:tc>
      </w:tr>
      <w:tr w:rsidR="00BF59F5" w:rsidRPr="00AE124E" w14:paraId="59F401D5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B2E77A" w14:textId="18BC150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Primary tumor locati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6714BB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930281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68561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57DABE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F7248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800407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77283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C60C9A1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240E9D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170E0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1644B65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AD2BA6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03D7F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</w:tr>
      <w:tr w:rsidR="00E5297B" w:rsidRPr="00AE124E" w14:paraId="29B34577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F73A46" w14:textId="4FF56E50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Cecum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34681" w14:textId="2CC1E734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2142 (1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489BE" w14:textId="37E8160F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22 (1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0B3C3" w14:textId="52995C62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4 (20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D0FF0" w14:textId="4550591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28 (11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94AB2" w14:textId="240CAE7A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57 (2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7F1A3" w14:textId="0FBF3B3E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2 (15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E8940" w14:textId="49694888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0 (15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7A41AD" w14:textId="789A1221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3 (20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05545" w14:textId="7551DD61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8 (12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70E89" w14:textId="769CDC25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0 (16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2140CC" w14:textId="40F4167C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14 (15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8D551" w14:textId="3DC592A8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3 (1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99A5A" w14:textId="647932F6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1 (16%)</w:t>
            </w:r>
          </w:p>
        </w:tc>
      </w:tr>
      <w:tr w:rsidR="00E5297B" w:rsidRPr="00AE124E" w14:paraId="676E7929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D7CA6BE" w14:textId="7777777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Ascending </w:t>
            </w:r>
          </w:p>
          <w:p w14:paraId="1215AFED" w14:textId="77777777" w:rsidR="001544FB" w:rsidRPr="00AE124E" w:rsidRDefault="001544FB" w:rsidP="001544FB">
            <w:pPr>
              <w:spacing w:after="0" w:line="240" w:lineRule="auto"/>
              <w:ind w:firstLineChars="50" w:firstLine="85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col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AD5F6" w14:textId="244E8730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962 (1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F276A" w14:textId="0CE40BF1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90 (12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5A848" w14:textId="69DBFB25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37 (1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5AC25" w14:textId="7AFE6F75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87 (1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9E70E" w14:textId="37138CEB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4 (1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E6FFC" w14:textId="3BCC4490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0 (1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9F9F8" w14:textId="0D5C07E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 (11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20BE0F" w14:textId="4B00F5CA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2 (1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028A8" w14:textId="45624C3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7 (12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49829" w14:textId="51056DEE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0 (9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0FA768" w14:textId="2156A149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26 (29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0FD84" w14:textId="36FC1B60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7 (12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23F2E" w14:textId="713F6CDB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7 (20%)</w:t>
            </w:r>
          </w:p>
        </w:tc>
      </w:tr>
      <w:tr w:rsidR="00E5297B" w:rsidRPr="00AE124E" w14:paraId="0209FE61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2B159B" w14:textId="77777777" w:rsidR="001544FB" w:rsidRPr="00AE124E" w:rsidRDefault="001544FB" w:rsidP="001544FB">
            <w:pPr>
              <w:spacing w:after="0" w:line="240" w:lineRule="auto"/>
              <w:ind w:left="85" w:hangingChars="50" w:hanging="85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Transverse col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88A83" w14:textId="1DC4E572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390 (10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6AE11" w14:textId="1637F35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11 (9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66A47" w14:textId="54113CB0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7 (1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7FE5B" w14:textId="48D9FECB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99 (1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5DDB9" w14:textId="0CA80114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48 (1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35631" w14:textId="7F6F9558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 (6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E4C92" w14:textId="6E4BB9A6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 (9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28B3F5" w14:textId="1A6EE48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7 (9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E6A8E" w14:textId="3A316B7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0 (1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9A5A8" w14:textId="016BE336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6 (1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19A4E2" w14:textId="2948C1A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0 (8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711DF" w14:textId="596D1679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8 (9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4944B" w14:textId="3CB1C952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0 (6%)</w:t>
            </w:r>
          </w:p>
        </w:tc>
      </w:tr>
      <w:tr w:rsidR="00E5297B" w:rsidRPr="00AE124E" w14:paraId="3349BF58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708FE7" w14:textId="77777777" w:rsidR="001544FB" w:rsidRPr="00AE124E" w:rsidRDefault="001544FB" w:rsidP="001544FB">
            <w:pPr>
              <w:spacing w:after="0" w:line="240" w:lineRule="auto"/>
              <w:ind w:left="85" w:hangingChars="50" w:hanging="85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Descending col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D6164" w14:textId="666E4834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039 (7.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E2D52" w14:textId="0BF37701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1 (7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5D7A5" w14:textId="40BDF18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2 (7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EC21C" w14:textId="3ED285EB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38 (7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99EF5" w14:textId="1A3E8FC3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1 (11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3B9E5" w14:textId="3276A546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0 (9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47BEB" w14:textId="3A26DFBE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 (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1291D4" w14:textId="545A356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6 (6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15958" w14:textId="2A444620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4 (5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D4B07" w14:textId="5CD375FE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4 (8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B41F04" w14:textId="575D7611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5 (8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69D45" w14:textId="5BCD592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2 (7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5E548" w14:textId="6FF71901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0 (4%)</w:t>
            </w:r>
          </w:p>
        </w:tc>
      </w:tr>
      <w:tr w:rsidR="00E5297B" w:rsidRPr="00AE124E" w14:paraId="158E313B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3E51AF" w14:textId="7777777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Sigmoid </w:t>
            </w:r>
          </w:p>
          <w:p w14:paraId="04D081B1" w14:textId="77777777" w:rsidR="001544FB" w:rsidRPr="00AE124E" w:rsidRDefault="001544FB" w:rsidP="001544FB">
            <w:pPr>
              <w:spacing w:after="0" w:line="240" w:lineRule="auto"/>
              <w:ind w:firstLineChars="50" w:firstLine="85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colon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C11FB" w14:textId="0895B505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3310 (2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AAA3E" w14:textId="5CA6A238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494 (23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5E7F2" w14:textId="3DB8FA5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9 (2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FF964" w14:textId="7AF7159F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15 (21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F604D" w14:textId="0EA48DA8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91 (37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DD5AC" w14:textId="4506E68E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3 (20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06F3C" w14:textId="6ACD03D6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5 (26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1815CF" w14:textId="1DE8A1C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6 (26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964D7" w14:textId="48DA7BBB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13 (23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E603F" w14:textId="4D0D1ADF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9 (2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6F506A" w14:textId="69D7AE9B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9 (2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879EA" w14:textId="7DB65A26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7 (28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9F739" w14:textId="31E55245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09 (22%)</w:t>
            </w:r>
          </w:p>
        </w:tc>
      </w:tr>
      <w:tr w:rsidR="00E5297B" w:rsidRPr="00AE124E" w14:paraId="317F6FAD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037104" w14:textId="7777777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Rectum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34BFF" w14:textId="4004B2B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4161 (30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7292F" w14:textId="0BA40FD8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193 (3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D73A1" w14:textId="221545C4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7 (2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9C61F" w14:textId="2B15AC7F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40 (37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27CEA" w14:textId="549B2620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0 (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7AF37" w14:textId="65FABED3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1 (37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659C8" w14:textId="0B557EBC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9 (36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CF337B" w14:textId="1185601F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3 (25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6F031" w14:textId="5CDF3F2D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80 (37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960F7" w14:textId="19931AD5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8 (33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B9C36A" w14:textId="324E47C7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60 (20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171FB" w14:textId="115FEC03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4 (30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E6F44" w14:textId="6AE342AE" w:rsidR="001544FB" w:rsidRPr="00AE124E" w:rsidRDefault="001544FB" w:rsidP="001544FB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6 (32%)</w:t>
            </w:r>
          </w:p>
        </w:tc>
      </w:tr>
      <w:tr w:rsidR="00BF59F5" w:rsidRPr="00AE124E" w14:paraId="1C9E4C66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EC0FF3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AJCC disease stag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2C976B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B9E246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21EFAD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F47F3D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C21442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024A7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DB2475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5129E34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C1AE9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15DAB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F63613C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95F4CA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CD9D9" w14:textId="77777777" w:rsidR="00B145AA" w:rsidRPr="00AE124E" w:rsidRDefault="00B145AA" w:rsidP="002F2D54">
            <w:pPr>
              <w:spacing w:after="0" w:line="240" w:lineRule="auto"/>
              <w:rPr>
                <w:rFonts w:ascii="Arial" w:eastAsia="Times New Roman" w:hAnsi="Arial" w:cs="Arial"/>
                <w:sz w:val="17"/>
                <w:szCs w:val="17"/>
                <w:lang w:val="en-US"/>
              </w:rPr>
            </w:pPr>
          </w:p>
        </w:tc>
      </w:tr>
      <w:tr w:rsidR="00E5297B" w:rsidRPr="00AE124E" w14:paraId="2176E799" w14:textId="77777777" w:rsidTr="00CE4BA4">
        <w:tc>
          <w:tcPr>
            <w:tcW w:w="1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FE5B48D" w14:textId="77777777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I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C7AB6" w14:textId="50633D78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3279 (2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C6AC3" w14:textId="1BD3C87B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465 (2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E49CD" w14:textId="004A397A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72 (43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22A58" w14:textId="1A8C04FC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69 (18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F48E3" w14:textId="30AD4BCA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59 (35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5C3AB" w14:textId="7947D63C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8 (44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2036BC" w14:textId="77777777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3EF64A" w14:textId="16B65051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3 (29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2EE64" w14:textId="422AF236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7 (21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21A36" w14:textId="413B87B2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3 (18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3111E4" w14:textId="3BBBFD08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7 (24%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A5196" w14:textId="7A235E66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2 (21%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BD4FE" w14:textId="4969DF3A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4 (18%)</w:t>
            </w:r>
          </w:p>
        </w:tc>
      </w:tr>
      <w:tr w:rsidR="00E5297B" w:rsidRPr="00AE124E" w14:paraId="2C951198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99F8B75" w14:textId="77777777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II and III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B5EE28" w14:textId="6C1C8E6D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8228 (6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E4886" w14:textId="2282107C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971 (66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1E440" w14:textId="2A58A49E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40 (5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E537A" w14:textId="6DD89E70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352 (67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53C32" w14:textId="6A2663B7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78 (57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FB3FC" w14:textId="050AA2E6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8 (44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A987E52" w14:textId="77777777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5732FD55" w14:textId="5275DE7F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02 (58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D9525" w14:textId="1A2AAAA1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64 (61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FA288" w14:textId="5025338E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68 (72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4FCAF912" w14:textId="7BDD05E2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59 (62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21430" w14:textId="1613EEB1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90 (63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D3774" w14:textId="6BC2F9DD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16 (67%)</w:t>
            </w:r>
          </w:p>
        </w:tc>
      </w:tr>
      <w:tr w:rsidR="00E5297B" w:rsidRPr="00AE124E" w14:paraId="1AAA96DD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14:paraId="6DD0AD63" w14:textId="77777777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IV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89F81" w14:textId="38796BCF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457 (1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C1178" w14:textId="25CB5502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22 (10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93E96" w14:textId="12BB737D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4 (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2F7B4" w14:textId="05A8FB26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85 (14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58DDA" w14:textId="2594EAC0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6 (8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7B6C0" w14:textId="2C8A720F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3 (12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7C7A89BD" w14:textId="77777777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0237E349" w14:textId="2733A043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0 (13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FF8B4" w14:textId="191C75F8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 (18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9D33B" w14:textId="68DDC32B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1 (1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1289FA51" w14:textId="5C46444B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05 (14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4BD22" w14:textId="188AFAC9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9 (16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C63B9" w14:textId="39A47828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4 (16%)</w:t>
            </w:r>
          </w:p>
        </w:tc>
      </w:tr>
      <w:tr w:rsidR="00BF59F5" w:rsidRPr="00AE124E" w14:paraId="40462334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1D88281" w14:textId="51F48FCC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A133466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DCE2D55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ACEA8FC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5357CB4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FFDBEDC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48FE3F9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F29B095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D6817FA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D6C8F1C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8BB1556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C2E814C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F232097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1A634D8" w14:textId="77777777" w:rsidR="00B145AA" w:rsidRPr="00AE124E" w:rsidRDefault="00B145AA" w:rsidP="002F2D54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</w:tr>
      <w:tr w:rsidR="00E5297B" w:rsidRPr="00AE124E" w14:paraId="3224E31F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9E5273D" w14:textId="38926CFF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1F3417" w14:textId="03BB7CBC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0903 (8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31E2389" w14:textId="27071FDB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95 (80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06F9828" w14:textId="472B4C46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44 (8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42D2042" w14:textId="74D5D866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625 (9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23B42C4" w14:textId="6CA2E683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884 (84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67D3B48" w14:textId="72B82915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69 (83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D583071" w14:textId="7157ADE2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07 (84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7B473F7B" w14:textId="3C63947E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15 (88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75B491E" w14:textId="06C3917E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19 (87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410F26C" w14:textId="092A21B0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0 (89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1930C9B7" w14:textId="32C20AF6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00 (8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FB738F5" w14:textId="6F467535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44 (85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3111A26" w14:textId="39A8F60B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21 (87%)</w:t>
            </w:r>
          </w:p>
        </w:tc>
      </w:tr>
      <w:tr w:rsidR="00E5297B" w:rsidRPr="00AE124E" w14:paraId="3188F7DA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24E9CE5" w14:textId="646C3792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E5C2E0" w14:textId="65318FDE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2193 (1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571E25E" w14:textId="23F9A7C3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12 (20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099995" w14:textId="5B5D0814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0 (1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F559E8E" w14:textId="2EDEE4C1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87 (1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2B0749E" w14:textId="239ABB32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1 (16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76B2BB" w14:textId="27837749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5 (17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2B387E7" w14:textId="5547EBB4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0 (16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3C7165D6" w14:textId="479EB308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7 (12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55C9012" w14:textId="79CD0109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2 (13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B0FDE67" w14:textId="4A7A9A7F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0 (11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1AD3E36C" w14:textId="17DC7012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3 (2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DC85D15" w14:textId="42E3D0C1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3 (15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AA7C6F9" w14:textId="13ED2D97" w:rsidR="00254979" w:rsidRPr="00AE124E" w:rsidRDefault="00254979" w:rsidP="00254979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3 (13%)</w:t>
            </w:r>
          </w:p>
        </w:tc>
      </w:tr>
      <w:tr w:rsidR="00BF59F5" w:rsidRPr="00AE124E" w14:paraId="18547866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EAE3C91" w14:textId="01E9D0D8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564ED6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31B1826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4A69149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52090D6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D612A20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399D2EF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F3DF557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76F9CE43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86AE15D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754A4E5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546C58D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7157C53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E4F6EA5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</w:tr>
      <w:tr w:rsidR="00E5297B" w:rsidRPr="00AE124E" w14:paraId="5B4E38B5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F08D751" w14:textId="03F62819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</w:t>
            </w:r>
            <w:r w:rsidR="00C80865"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Low/n</w:t>
            </w: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390409" w14:textId="1487D842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7926 (8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35C9D4C" w14:textId="2A8ED1F7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842 (87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366CB38" w14:textId="2C8B741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83 (7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98EFD2E" w14:textId="2FC3D178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679 (85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D93C5BE" w14:textId="053DE493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97 (83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91609EE" w14:textId="279CEA56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D87A555" w14:textId="17E7CECC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9 (8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67DE9EB8" w14:textId="049CB3B7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50 (83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27BE7D0" w14:textId="49D1E3A3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01 (89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678F0C7" w14:textId="7AC563AA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28B9D072" w14:textId="0CA8EDF9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62 (74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B7E6A32" w14:textId="66656C18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27 (80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BCF6A0" w14:textId="3DC6DA34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86 (80%)</w:t>
            </w:r>
          </w:p>
        </w:tc>
      </w:tr>
      <w:tr w:rsidR="00E5297B" w:rsidRPr="00AE124E" w14:paraId="6D4F0D32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220E039" w14:textId="1040BF76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</w:t>
            </w:r>
            <w:r w:rsidR="008E501F"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46DA33" w14:textId="5FA6B23F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561 (1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32DBB29" w14:textId="0B2B8A34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17 (13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3425EE3" w14:textId="5E742F3F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93 (2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43F15C4" w14:textId="457C53F6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05 (15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332B7E1" w14:textId="234C1C4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39 (17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BC4E4A4" w14:textId="4C3CD385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84405E" w14:textId="4750C330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4 (2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7BA6505A" w14:textId="06C34B12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0 (17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6596B7" w14:textId="2D6CD442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 (11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253B46F" w14:textId="2A9ADA76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103DEAE2" w14:textId="794FC760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93 (26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2688A96" w14:textId="243FFBA2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6 (20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F9975F4" w14:textId="704E3DB9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6 (20%)</w:t>
            </w:r>
          </w:p>
        </w:tc>
      </w:tr>
      <w:tr w:rsidR="00BF59F5" w:rsidRPr="00AE124E" w14:paraId="072D5337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F2A4C6C" w14:textId="1AFF88BB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i/>
                <w:iCs/>
                <w:sz w:val="17"/>
                <w:szCs w:val="17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C2C105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E73CB55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B47D1BC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D46020B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1C95DA7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51A9AAD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8AC8B81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E70B798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54012FE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6256CC6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4CA9AE2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BA4975B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44F744B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</w:tr>
      <w:tr w:rsidR="00E5297B" w:rsidRPr="00AE124E" w14:paraId="58A7EA52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DD09B94" w14:textId="712819C8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ED2F58" w14:textId="3FC1F91B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0957 (8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3E0DC0" w14:textId="3D5BBC8D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087 (90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9B80386" w14:textId="2D5678A8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83 (8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36C1C99" w14:textId="135BEE53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697 (93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591E927" w14:textId="56225BB5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92 (9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9AA799F" w14:textId="4A2C47E0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1 (81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C08BDBA" w14:textId="43CC3B9F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2 (75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166350E1" w14:textId="6EB26CC6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43 (92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B228613" w14:textId="0452501B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85 (86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67E8BE6" w14:textId="46BF0F1D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37 (9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6FC9E047" w14:textId="4883098E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03 (79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EADE906" w14:textId="6CC4C030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22 (78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0D14DF0" w14:textId="55FC74C7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45 (91%)</w:t>
            </w:r>
          </w:p>
        </w:tc>
      </w:tr>
      <w:tr w:rsidR="00E5297B" w:rsidRPr="00AE124E" w14:paraId="03DBCD85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070D600" w14:textId="59D7233E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CE9E6E" w14:textId="7D9F0184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1396 (1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8A0D966" w14:textId="43CF6DAA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92 (10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9696AD1" w14:textId="5D8951D0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04 (1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C3399D5" w14:textId="444D4164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35 (7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2A16C46" w14:textId="3E374EB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0 (1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5C3A8D9" w14:textId="2E916C8C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 (19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E316A92" w14:textId="7B6F04BB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1 (25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38D21F6F" w14:textId="6DC18E07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 (8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00CA83C" w14:textId="053FC029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1 (14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09EE781" w14:textId="2E0A9817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0 (10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5B24144E" w14:textId="37AF736E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59 (21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22BE961" w14:textId="5A5695F5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4 (22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9A4D713" w14:textId="5EEBE1B9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5 (9%)</w:t>
            </w:r>
          </w:p>
        </w:tc>
      </w:tr>
      <w:tr w:rsidR="00BF59F5" w:rsidRPr="00AE124E" w14:paraId="7AC1469A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7BEE6D1" w14:textId="6BD5815D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i/>
                <w:iCs/>
                <w:sz w:val="17"/>
                <w:szCs w:val="17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A9CB72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9EEC76F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B5974C5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1E15EC5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DFD5DB2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C003D00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030F07B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0868377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36E2B8B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4895FFF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75346DB5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761C22B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C62F0EA" w14:textId="77777777" w:rsidR="00675651" w:rsidRPr="00AE124E" w:rsidRDefault="00675651" w:rsidP="00675651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</w:p>
        </w:tc>
      </w:tr>
      <w:tr w:rsidR="00E5297B" w:rsidRPr="00AE124E" w14:paraId="63CC1CBC" w14:textId="77777777" w:rsidTr="00CE4BA4">
        <w:tc>
          <w:tcPr>
            <w:tcW w:w="144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0E76DB0" w14:textId="71BBE2FF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67D94C" w14:textId="17F2A4B3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6710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00802B6" w14:textId="2A9B988F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627 (67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646F819" w14:textId="476BC6FD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85 (6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BA89B1F" w14:textId="62CC3644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47 (68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E53A50A" w14:textId="02DC785F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675 (69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9EF53FD" w14:textId="00E272AC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6 (63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D75E533" w14:textId="1C59431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96 (77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2EE6E2FE" w14:textId="5D495037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33 (57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9F01B6" w14:textId="24EEC1AF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16 (71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111A258" w14:textId="396C13D7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vAlign w:val="bottom"/>
          </w:tcPr>
          <w:p w14:paraId="4C8DF424" w14:textId="6A71DD90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489 (64%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CDBF1C0" w14:textId="1CF61C9F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14 (74%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CD64970" w14:textId="3AA2B66C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72 (55%)</w:t>
            </w:r>
          </w:p>
        </w:tc>
      </w:tr>
      <w:tr w:rsidR="00E5297B" w:rsidRPr="00AE124E" w14:paraId="50B57521" w14:textId="77777777" w:rsidTr="00CE4BA4">
        <w:tc>
          <w:tcPr>
            <w:tcW w:w="144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8A550E8" w14:textId="79E81F2C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 xml:space="preserve">  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91D98E2" w14:textId="2252BFE9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Times New Roman" w:hAnsi="Arial" w:cs="Arial"/>
                <w:sz w:val="17"/>
                <w:szCs w:val="17"/>
              </w:rPr>
              <w:t>3369 (33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1F7ED89A" w14:textId="05EB3D04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270 (33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6768AA12" w14:textId="3AD5967B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78 (32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355174E4" w14:textId="65DE118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590 (32%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10FE2E71" w14:textId="5D2CB0AD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10 (31%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02484FD7" w14:textId="332DE70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33 (37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2B2B93B8" w14:textId="441EACB5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9 (23%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bottom"/>
          </w:tcPr>
          <w:p w14:paraId="41CEBE8E" w14:textId="5B967D9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56 (43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33712DB8" w14:textId="60B4902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132 (29%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7F3C769" w14:textId="376E33CB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eastAsia="Yu Gothic" w:hAnsi="Arial" w:cs="Arial"/>
                <w:sz w:val="17"/>
                <w:szCs w:val="17"/>
                <w:lang w:val="en-US"/>
              </w:rPr>
              <w:t>N/A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bottom"/>
          </w:tcPr>
          <w:p w14:paraId="7E35B945" w14:textId="388C7004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76 (36%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6E1179C2" w14:textId="0F604FB2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76 (26%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</w:tcPr>
          <w:p w14:paraId="2F7904AF" w14:textId="6CC53271" w:rsidR="002803AF" w:rsidRPr="00AE124E" w:rsidRDefault="002803AF" w:rsidP="002803AF">
            <w:pPr>
              <w:spacing w:after="0" w:line="240" w:lineRule="auto"/>
              <w:rPr>
                <w:rFonts w:ascii="Arial" w:eastAsia="Yu Gothic" w:hAnsi="Arial" w:cs="Arial"/>
                <w:sz w:val="17"/>
                <w:szCs w:val="17"/>
                <w:lang w:val="en-US"/>
              </w:rPr>
            </w:pPr>
            <w:r w:rsidRPr="00AE124E">
              <w:rPr>
                <w:rFonts w:ascii="Arial" w:hAnsi="Arial" w:cs="Arial"/>
                <w:sz w:val="17"/>
                <w:szCs w:val="17"/>
              </w:rPr>
              <w:t>219 (45%)</w:t>
            </w:r>
          </w:p>
        </w:tc>
      </w:tr>
    </w:tbl>
    <w:p w14:paraId="5C520647" w14:textId="77777777" w:rsidR="00AE124E" w:rsidRDefault="00AE124E" w:rsidP="006108C5">
      <w:pPr>
        <w:spacing w:after="0" w:line="240" w:lineRule="auto"/>
        <w:ind w:right="-59"/>
        <w:rPr>
          <w:rFonts w:ascii="Arial" w:hAnsi="Arial" w:cs="Arial"/>
          <w:lang w:val="en-US"/>
        </w:rPr>
      </w:pPr>
    </w:p>
    <w:p w14:paraId="1D6A49EB" w14:textId="371FDC45" w:rsidR="006108C5" w:rsidRPr="00AE124E" w:rsidRDefault="006108C5" w:rsidP="006108C5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lang w:val="en-US"/>
        </w:rPr>
        <w:t xml:space="preserve">* Percentage indicates the proportion of patients with a specific patient </w:t>
      </w:r>
      <w:r w:rsidR="00327C60" w:rsidRPr="00AE124E">
        <w:rPr>
          <w:rFonts w:ascii="Arial" w:hAnsi="Arial" w:cs="Arial"/>
          <w:lang w:val="en-US"/>
        </w:rPr>
        <w:t xml:space="preserve">and </w:t>
      </w:r>
      <w:r w:rsidR="00362E8E" w:rsidRPr="00AE124E">
        <w:rPr>
          <w:rFonts w:ascii="Arial" w:hAnsi="Arial" w:cs="Arial"/>
          <w:lang w:val="en-US"/>
        </w:rPr>
        <w:t xml:space="preserve">molecular </w:t>
      </w:r>
      <w:r w:rsidRPr="00AE124E">
        <w:rPr>
          <w:rFonts w:ascii="Arial" w:hAnsi="Arial" w:cs="Arial"/>
          <w:lang w:val="en-US"/>
        </w:rPr>
        <w:t xml:space="preserve">characteristic among all patients or in strata of the studies.  </w:t>
      </w:r>
    </w:p>
    <w:p w14:paraId="11A2879A" w14:textId="45BB388A" w:rsidR="006108C5" w:rsidRPr="00AE124E" w:rsidRDefault="006108C5" w:rsidP="006108C5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lang w:val="en-US"/>
        </w:rPr>
        <w:t xml:space="preserve">Abbreviations: AJCC, American Joint Committee on Cancer; CCFR, Colon Cancer Family Registry; </w:t>
      </w:r>
      <w:r w:rsidR="00B92C4A" w:rsidRPr="00AE124E">
        <w:rPr>
          <w:rFonts w:ascii="Arial" w:hAnsi="Arial" w:cs="Arial"/>
          <w:lang w:val="en-US"/>
        </w:rPr>
        <w:t xml:space="preserve">CIMP, CpG island methylator phenotype; </w:t>
      </w:r>
      <w:r w:rsidRPr="00AE124E">
        <w:rPr>
          <w:rFonts w:ascii="Arial" w:hAnsi="Arial" w:cs="Arial"/>
          <w:lang w:val="en-US"/>
        </w:rPr>
        <w:t xml:space="preserve">CPS-II, Cancer Prevention Study II; DACHS, </w:t>
      </w:r>
      <w:proofErr w:type="spellStart"/>
      <w:r w:rsidRPr="00AE124E">
        <w:rPr>
          <w:rFonts w:ascii="Arial" w:hAnsi="Arial" w:cs="Arial"/>
          <w:lang w:val="en-US"/>
        </w:rPr>
        <w:t>Darmkrebs</w:t>
      </w:r>
      <w:proofErr w:type="spellEnd"/>
      <w:r w:rsidRPr="00AE124E">
        <w:rPr>
          <w:rFonts w:ascii="Arial" w:hAnsi="Arial" w:cs="Arial"/>
          <w:lang w:val="en-US"/>
        </w:rPr>
        <w:t xml:space="preserve">: </w:t>
      </w:r>
      <w:proofErr w:type="spellStart"/>
      <w:r w:rsidRPr="00AE124E">
        <w:rPr>
          <w:rFonts w:ascii="Arial" w:hAnsi="Arial" w:cs="Arial"/>
          <w:lang w:val="en-US"/>
        </w:rPr>
        <w:t>Chancen</w:t>
      </w:r>
      <w:proofErr w:type="spellEnd"/>
      <w:r w:rsidRPr="00AE124E">
        <w:rPr>
          <w:rFonts w:ascii="Arial" w:hAnsi="Arial" w:cs="Arial"/>
          <w:lang w:val="en-US"/>
        </w:rPr>
        <w:t xml:space="preserve"> der </w:t>
      </w:r>
      <w:proofErr w:type="spellStart"/>
      <w:r w:rsidRPr="00AE124E">
        <w:rPr>
          <w:rFonts w:ascii="Arial" w:hAnsi="Arial" w:cs="Arial"/>
          <w:lang w:val="en-US"/>
        </w:rPr>
        <w:t>Verhütung</w:t>
      </w:r>
      <w:proofErr w:type="spellEnd"/>
      <w:r w:rsidRPr="00AE124E">
        <w:rPr>
          <w:rFonts w:ascii="Arial" w:hAnsi="Arial" w:cs="Arial"/>
          <w:lang w:val="en-US"/>
        </w:rPr>
        <w:t xml:space="preserve"> </w:t>
      </w:r>
      <w:proofErr w:type="spellStart"/>
      <w:r w:rsidRPr="00AE124E">
        <w:rPr>
          <w:rFonts w:ascii="Arial" w:hAnsi="Arial" w:cs="Arial"/>
          <w:lang w:val="en-US"/>
        </w:rPr>
        <w:t>durch</w:t>
      </w:r>
      <w:proofErr w:type="spellEnd"/>
      <w:r w:rsidRPr="00AE124E">
        <w:rPr>
          <w:rFonts w:ascii="Arial" w:hAnsi="Arial" w:cs="Arial"/>
          <w:lang w:val="en-US"/>
        </w:rPr>
        <w:t xml:space="preserve"> Screening Study; DALS, Diet, Activity and Lifestyle Study; EDRN, Early Detection Research Network; </w:t>
      </w:r>
      <w:proofErr w:type="spellStart"/>
      <w:r w:rsidRPr="00AE124E">
        <w:rPr>
          <w:rFonts w:ascii="Arial" w:hAnsi="Arial" w:cs="Arial"/>
          <w:lang w:val="en-US"/>
        </w:rPr>
        <w:t>EPIC_Sweden</w:t>
      </w:r>
      <w:proofErr w:type="spellEnd"/>
      <w:r w:rsidRPr="00AE124E">
        <w:rPr>
          <w:rFonts w:ascii="Arial" w:hAnsi="Arial" w:cs="Arial"/>
          <w:lang w:val="en-US"/>
        </w:rPr>
        <w:t xml:space="preserve">, European Prospective Investigation into </w:t>
      </w:r>
      <w:proofErr w:type="spellStart"/>
      <w:r w:rsidRPr="00AE124E">
        <w:rPr>
          <w:rFonts w:ascii="Arial" w:hAnsi="Arial" w:cs="Arial"/>
          <w:lang w:val="en-US"/>
        </w:rPr>
        <w:t>Cancer_Sweden</w:t>
      </w:r>
      <w:proofErr w:type="spellEnd"/>
      <w:r w:rsidRPr="00AE124E">
        <w:rPr>
          <w:rFonts w:ascii="Arial" w:hAnsi="Arial" w:cs="Arial"/>
          <w:lang w:val="en-US"/>
        </w:rPr>
        <w:t xml:space="preserve">; HPFS, Health Professionals Follow-up Study; MCCS, Melbourne Collaborative Cohort Study; </w:t>
      </w:r>
      <w:r w:rsidR="00B92C4A" w:rsidRPr="00AE124E">
        <w:rPr>
          <w:rFonts w:ascii="Arial" w:hAnsi="Arial" w:cs="Arial"/>
          <w:lang w:val="en-US"/>
        </w:rPr>
        <w:t xml:space="preserve">MSI, microsatellite instability; </w:t>
      </w:r>
      <w:r w:rsidRPr="00AE124E">
        <w:rPr>
          <w:rFonts w:ascii="Arial" w:hAnsi="Arial" w:cs="Arial"/>
          <w:lang w:val="en-US"/>
        </w:rPr>
        <w:t xml:space="preserve">N/A, not </w:t>
      </w:r>
      <w:r w:rsidR="00E5297B" w:rsidRPr="00AE124E">
        <w:rPr>
          <w:rFonts w:ascii="Arial" w:hAnsi="Arial" w:cs="Arial"/>
          <w:lang w:val="en-US"/>
        </w:rPr>
        <w:t>available</w:t>
      </w:r>
      <w:r w:rsidRPr="00AE124E">
        <w:rPr>
          <w:rFonts w:ascii="Arial" w:hAnsi="Arial" w:cs="Arial"/>
          <w:lang w:val="en-US"/>
        </w:rPr>
        <w:t>; NFCCR, Newfoundland Familial Colorectal Cancer Registries; NHS, Nurses’ Health Study; NSHDS, Northern Sweden Health and Disease Study; SD, standard deviation; TCGA, The Cancer Genome Atlas.</w:t>
      </w:r>
    </w:p>
    <w:bookmarkEnd w:id="0"/>
    <w:p w14:paraId="17E54781" w14:textId="77777777" w:rsidR="004B66BF" w:rsidRPr="00AE124E" w:rsidRDefault="004B66BF" w:rsidP="00A23055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0"/>
          <w:szCs w:val="20"/>
          <w:lang w:val="en-US"/>
        </w:rPr>
        <w:sectPr w:rsidR="004B66BF" w:rsidRPr="00AE124E" w:rsidSect="00834C85">
          <w:pgSz w:w="15840" w:h="12240" w:orient="landscape"/>
          <w:pgMar w:top="720" w:right="720" w:bottom="720" w:left="720" w:header="432" w:footer="432" w:gutter="0"/>
          <w:cols w:space="720"/>
          <w:docGrid w:linePitch="360"/>
        </w:sectPr>
      </w:pPr>
    </w:p>
    <w:p w14:paraId="63C42050" w14:textId="5EAE6ECA" w:rsidR="00A23055" w:rsidRPr="00AE124E" w:rsidRDefault="00A23055" w:rsidP="00A23055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</w:t>
      </w:r>
      <w:r w:rsidR="001938A7">
        <w:rPr>
          <w:rFonts w:ascii="Arial" w:hAnsi="Arial" w:cs="Arial"/>
          <w:sz w:val="24"/>
          <w:szCs w:val="24"/>
          <w:lang w:val="en-US"/>
        </w:rPr>
        <w:t>T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ble </w:t>
      </w:r>
      <w:r w:rsidR="004B66BF" w:rsidRPr="00AE124E">
        <w:rPr>
          <w:rFonts w:ascii="Arial" w:hAnsi="Arial" w:cs="Arial"/>
          <w:sz w:val="24"/>
          <w:szCs w:val="24"/>
          <w:lang w:val="en-US"/>
        </w:rPr>
        <w:t>2</w:t>
      </w:r>
      <w:r w:rsidRPr="00AE124E">
        <w:rPr>
          <w:rFonts w:ascii="Arial" w:hAnsi="Arial" w:cs="Arial"/>
          <w:sz w:val="24"/>
          <w:szCs w:val="24"/>
          <w:lang w:val="en-US"/>
        </w:rPr>
        <w:t>.  Study-</w:t>
      </w:r>
      <w:r w:rsidR="00AA788E" w:rsidRPr="00AE124E">
        <w:rPr>
          <w:rFonts w:ascii="Arial" w:hAnsi="Arial" w:cs="Arial"/>
          <w:sz w:val="24"/>
          <w:szCs w:val="24"/>
          <w:lang w:val="en-US"/>
        </w:rPr>
        <w:t>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pecific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M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rkers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U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sed to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A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ssess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M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icrosatellite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I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nstability (MSI) and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D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efinition of MSI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S</w:t>
      </w:r>
      <w:r w:rsidRPr="00AE124E">
        <w:rPr>
          <w:rFonts w:ascii="Arial" w:hAnsi="Arial" w:cs="Arial"/>
          <w:sz w:val="24"/>
          <w:szCs w:val="24"/>
          <w:lang w:val="en-US"/>
        </w:rPr>
        <w:t>tatus</w:t>
      </w:r>
    </w:p>
    <w:p w14:paraId="345FA0FA" w14:textId="77777777" w:rsidR="0087402A" w:rsidRPr="00AE124E" w:rsidRDefault="0087402A" w:rsidP="00A23055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tbl>
      <w:tblPr>
        <w:tblW w:w="14725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17"/>
        <w:gridCol w:w="2124"/>
        <w:gridCol w:w="2566"/>
        <w:gridCol w:w="1843"/>
        <w:gridCol w:w="2126"/>
        <w:gridCol w:w="4649"/>
      </w:tblGrid>
      <w:tr w:rsidR="00A23055" w:rsidRPr="00AE124E" w14:paraId="2423ADD7" w14:textId="77777777" w:rsidTr="0084304A">
        <w:trPr>
          <w:trHeight w:val="279"/>
        </w:trPr>
        <w:tc>
          <w:tcPr>
            <w:tcW w:w="141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6187972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Study</w:t>
            </w:r>
            <w:r w:rsidRPr="00AE124E">
              <w:rPr>
                <w:rFonts w:ascii="Arial" w:hAnsi="Arial" w:cs="Arial"/>
                <w:vertAlign w:val="superscript"/>
                <w:lang w:val="en-US"/>
              </w:rPr>
              <w:t>†</w:t>
            </w:r>
          </w:p>
        </w:tc>
        <w:tc>
          <w:tcPr>
            <w:tcW w:w="212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3F80932" w14:textId="147191C4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 xml:space="preserve">Mononucleotide </w:t>
            </w:r>
            <w:r w:rsidR="003825F8" w:rsidRPr="00AE124E">
              <w:rPr>
                <w:rFonts w:ascii="Arial" w:eastAsia="MS PGothic" w:hAnsi="Arial" w:cs="Arial"/>
                <w:b/>
                <w:bCs/>
                <w:lang w:val="en-US"/>
              </w:rPr>
              <w:t>m</w:t>
            </w: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arkers</w:t>
            </w:r>
          </w:p>
        </w:tc>
        <w:tc>
          <w:tcPr>
            <w:tcW w:w="256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D858386" w14:textId="4F69C451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 xml:space="preserve">Dinucleotide </w:t>
            </w:r>
            <w:r w:rsidR="003825F8" w:rsidRPr="00AE124E">
              <w:rPr>
                <w:rFonts w:ascii="Arial" w:eastAsia="MS PGothic" w:hAnsi="Arial" w:cs="Arial"/>
                <w:b/>
                <w:bCs/>
                <w:lang w:val="en-US"/>
              </w:rPr>
              <w:t>m</w:t>
            </w: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arkers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613AD03" w14:textId="570A11C2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 xml:space="preserve">Other </w:t>
            </w:r>
            <w:r w:rsidR="003825F8" w:rsidRPr="00AE124E">
              <w:rPr>
                <w:rFonts w:ascii="Arial" w:eastAsia="MS PGothic" w:hAnsi="Arial" w:cs="Arial"/>
                <w:b/>
                <w:bCs/>
                <w:lang w:val="en-US"/>
              </w:rPr>
              <w:t>m</w:t>
            </w: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arkers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3BE0ECFC" w14:textId="290C105D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 xml:space="preserve">Threshold for </w:t>
            </w:r>
            <w:r w:rsidR="003825F8" w:rsidRPr="00AE124E">
              <w:rPr>
                <w:rFonts w:ascii="Arial" w:eastAsia="MS PGothic" w:hAnsi="Arial" w:cs="Arial"/>
                <w:b/>
                <w:bCs/>
                <w:lang w:val="en-US"/>
              </w:rPr>
              <w:t>i</w:t>
            </w: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nterpretability</w:t>
            </w:r>
          </w:p>
        </w:tc>
        <w:tc>
          <w:tcPr>
            <w:tcW w:w="464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3EF04F6C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Definitions</w:t>
            </w:r>
          </w:p>
        </w:tc>
      </w:tr>
      <w:tr w:rsidR="00A23055" w:rsidRPr="00AE124E" w14:paraId="2BA52B06" w14:textId="77777777" w:rsidTr="0084304A">
        <w:trPr>
          <w:trHeight w:val="840"/>
        </w:trPr>
        <w:tc>
          <w:tcPr>
            <w:tcW w:w="141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0CF26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CCFR</w:t>
            </w:r>
          </w:p>
        </w:tc>
        <w:tc>
          <w:tcPr>
            <w:tcW w:w="212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A7A790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BAT25, BAT26, BAT40, BAT34C4</w:t>
            </w:r>
          </w:p>
        </w:tc>
        <w:tc>
          <w:tcPr>
            <w:tcW w:w="256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43971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5S346, D17S250, ACTC, D18S55, D10S197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ACA73F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MYCL</w:t>
            </w:r>
          </w:p>
        </w:tc>
        <w:tc>
          <w:tcPr>
            <w:tcW w:w="212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91E2F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≥4 interpretable markers</w:t>
            </w:r>
          </w:p>
        </w:tc>
        <w:tc>
          <w:tcPr>
            <w:tcW w:w="464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27EC69" w14:textId="13E17D0A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MSI-</w:t>
            </w:r>
            <w:r w:rsidR="00F508F4" w:rsidRPr="00AE124E">
              <w:rPr>
                <w:rFonts w:ascii="Arial" w:eastAsia="MS PGothic" w:hAnsi="Arial" w:cs="Arial"/>
                <w:lang w:val="en-US"/>
              </w:rPr>
              <w:t>high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 if 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≥30% markers showed instability </w:t>
            </w:r>
          </w:p>
        </w:tc>
      </w:tr>
      <w:tr w:rsidR="00A23055" w:rsidRPr="00AE124E" w14:paraId="5B96426E" w14:textId="77777777" w:rsidTr="0084304A">
        <w:trPr>
          <w:trHeight w:val="840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04577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CPS-II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25E097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BAT25, BAT26, BAT40, BAT34C4</w:t>
            </w:r>
          </w:p>
        </w:tc>
        <w:tc>
          <w:tcPr>
            <w:tcW w:w="2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5CC2A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ACTC, D10S197, D17S250, D18S55, D5S34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6096D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MYCL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746DD8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≥5 interpretable markers (unless 4 markers were unstable)</w:t>
            </w:r>
          </w:p>
        </w:tc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6C9BE" w14:textId="017DDDEB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MSI-</w:t>
            </w:r>
            <w:r w:rsidR="00F508F4" w:rsidRPr="00AE124E">
              <w:rPr>
                <w:rFonts w:ascii="Arial" w:eastAsia="MS PGothic" w:hAnsi="Arial" w:cs="Arial"/>
                <w:lang w:val="en-US"/>
              </w:rPr>
              <w:t>high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 if 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≥30% markers showed instability </w:t>
            </w:r>
          </w:p>
        </w:tc>
      </w:tr>
      <w:tr w:rsidR="00A23055" w:rsidRPr="00AE124E" w14:paraId="2E35C70C" w14:textId="77777777" w:rsidTr="0084304A">
        <w:trPr>
          <w:trHeight w:val="840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7F6FF2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ACHS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F665A9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BAT25, BAT26,</w:t>
            </w:r>
          </w:p>
          <w:p w14:paraId="2CA700ED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CAT25</w:t>
            </w:r>
          </w:p>
        </w:tc>
        <w:tc>
          <w:tcPr>
            <w:tcW w:w="2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DB5998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N/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08D95D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N/A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8780A8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All 3 markers</w:t>
            </w:r>
          </w:p>
          <w:p w14:paraId="3A5F6588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u w:val="single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interpretable</w:t>
            </w:r>
          </w:p>
        </w:tc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D51FE6" w14:textId="570B8BE6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MSI-</w:t>
            </w:r>
            <w:r w:rsidR="00F508F4" w:rsidRPr="00AE124E">
              <w:rPr>
                <w:rFonts w:ascii="Arial" w:eastAsia="MS PGothic" w:hAnsi="Arial" w:cs="Arial"/>
                <w:lang w:val="en-US"/>
              </w:rPr>
              <w:t>high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 if &gt;1 marker showed instability</w:t>
            </w:r>
          </w:p>
        </w:tc>
      </w:tr>
      <w:tr w:rsidR="00A23055" w:rsidRPr="00AE124E" w14:paraId="3D19E4DD" w14:textId="77777777" w:rsidTr="0084304A">
        <w:trPr>
          <w:trHeight w:val="1779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21E103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ALS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C21F23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BAT26, TGFBRII</w:t>
            </w:r>
          </w:p>
        </w:tc>
        <w:tc>
          <w:tcPr>
            <w:tcW w:w="2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13C89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N/A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C1DCD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UT2127, UT2271, UT5144, UT868, UT5013, UT909, UT1205, UT5658, UT269, UT574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4006A2" w14:textId="4058609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≥6</w:t>
            </w:r>
            <w:r w:rsidR="000441B3" w:rsidRPr="00AE124E">
              <w:rPr>
                <w:rFonts w:ascii="Arial" w:eastAsia="MS PGothic" w:hAnsi="Arial" w:cs="Arial"/>
                <w:color w:val="000000"/>
                <w:lang w:val="en-US"/>
              </w:rPr>
              <w:t>/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10 markers be interpretable from tetranucleotide repeat panel </w:t>
            </w:r>
          </w:p>
        </w:tc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B416E" w14:textId="42D6129A" w:rsidR="00A23055" w:rsidRPr="00AE124E" w:rsidRDefault="000A1BFD" w:rsidP="0084304A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* MSI: Instability in BAT26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TGFBRII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or 10 tetranucleotide marker panel. 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br/>
              <w:t xml:space="preserve">   - 10 marker panel: ≥30% unstable repeats.</w:t>
            </w:r>
          </w:p>
        </w:tc>
      </w:tr>
      <w:tr w:rsidR="00A23055" w:rsidRPr="00AE124E" w14:paraId="45EA229B" w14:textId="77777777" w:rsidTr="0084304A">
        <w:trPr>
          <w:trHeight w:val="636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6DCC33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EDRN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3F992C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BAT25, BAT26, CAT25</w:t>
            </w:r>
          </w:p>
        </w:tc>
        <w:tc>
          <w:tcPr>
            <w:tcW w:w="2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E3DBE4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5S346, D17S250, D2S12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77886F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-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B9BA93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-</w:t>
            </w:r>
          </w:p>
        </w:tc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3798B4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-</w:t>
            </w:r>
          </w:p>
        </w:tc>
      </w:tr>
      <w:tr w:rsidR="00A23055" w:rsidRPr="00AE124E" w14:paraId="5B3ACDFE" w14:textId="77777777" w:rsidTr="0084304A">
        <w:trPr>
          <w:trHeight w:val="840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E7FC2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HPFS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7FB15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BAT25, BAT26, BAT40</w:t>
            </w:r>
          </w:p>
        </w:tc>
        <w:tc>
          <w:tcPr>
            <w:tcW w:w="2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84B05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18S55, D18S56, D18S67, D18S487, D2S123, D5S346, D17S25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D2B1FD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-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03396F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&gt;7 interpretable markers</w:t>
            </w:r>
          </w:p>
        </w:tc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F415A" w14:textId="0B736DCD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MSI-</w:t>
            </w:r>
            <w:r w:rsidR="00F508F4" w:rsidRPr="00AE124E">
              <w:rPr>
                <w:rFonts w:ascii="Arial" w:eastAsia="MS PGothic" w:hAnsi="Arial" w:cs="Arial"/>
                <w:lang w:val="en-US"/>
              </w:rPr>
              <w:t>high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 if 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≥30% markers showed instability </w:t>
            </w:r>
          </w:p>
        </w:tc>
      </w:tr>
      <w:tr w:rsidR="00A23055" w:rsidRPr="00AE124E" w14:paraId="56C0042B" w14:textId="77777777" w:rsidTr="0084304A">
        <w:trPr>
          <w:trHeight w:val="840"/>
        </w:trPr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D813B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MCCS</w:t>
            </w:r>
          </w:p>
        </w:tc>
        <w:tc>
          <w:tcPr>
            <w:tcW w:w="2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53AD39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BAT25, BAT26, BAT40, BAT34C4</w:t>
            </w:r>
          </w:p>
        </w:tc>
        <w:tc>
          <w:tcPr>
            <w:tcW w:w="25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90FB0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5S346, D17S250, ACTC, D18S55, D10S197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4BC4AD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MYCL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C516B6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≥4 interpretable markers</w:t>
            </w:r>
          </w:p>
        </w:tc>
        <w:tc>
          <w:tcPr>
            <w:tcW w:w="46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05133E" w14:textId="7A90328D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MSI-</w:t>
            </w:r>
            <w:r w:rsidR="00F508F4" w:rsidRPr="00AE124E">
              <w:rPr>
                <w:rFonts w:ascii="Arial" w:eastAsia="MS PGothic" w:hAnsi="Arial" w:cs="Arial"/>
                <w:lang w:val="en-US"/>
              </w:rPr>
              <w:t>high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 if 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≥30% markers showed instability </w:t>
            </w:r>
          </w:p>
        </w:tc>
      </w:tr>
      <w:tr w:rsidR="00A23055" w:rsidRPr="00AE124E" w14:paraId="28D1F66B" w14:textId="77777777" w:rsidTr="0084304A">
        <w:trPr>
          <w:trHeight w:val="840"/>
        </w:trPr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CCCE0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NFCCR</w:t>
            </w:r>
          </w:p>
        </w:tc>
        <w:tc>
          <w:tcPr>
            <w:tcW w:w="212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BFC6C64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BAT25, BAT26, BAT40, BAT34C4</w:t>
            </w:r>
          </w:p>
        </w:tc>
        <w:tc>
          <w:tcPr>
            <w:tcW w:w="256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DD708F4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5S346, D17S250, ACTC, D18S55, D10S197.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F3D34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MYCL</w:t>
            </w:r>
          </w:p>
        </w:tc>
        <w:tc>
          <w:tcPr>
            <w:tcW w:w="212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55BAF15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≥4 interpretable markers</w:t>
            </w:r>
          </w:p>
        </w:tc>
        <w:tc>
          <w:tcPr>
            <w:tcW w:w="464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958A581" w14:textId="487EC41D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MSI-</w:t>
            </w:r>
            <w:r w:rsidR="00F508F4" w:rsidRPr="00AE124E">
              <w:rPr>
                <w:rFonts w:ascii="Arial" w:eastAsia="MS PGothic" w:hAnsi="Arial" w:cs="Arial"/>
                <w:lang w:val="en-US"/>
              </w:rPr>
              <w:t>high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 if 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≥30% markers showed instability </w:t>
            </w:r>
          </w:p>
        </w:tc>
      </w:tr>
      <w:tr w:rsidR="00A23055" w:rsidRPr="00AE124E" w14:paraId="2A3B026A" w14:textId="77777777" w:rsidTr="0084304A">
        <w:trPr>
          <w:trHeight w:val="840"/>
        </w:trPr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E73553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NHS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5F56B72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BAT25, BAT26, BAT40</w:t>
            </w:r>
          </w:p>
        </w:tc>
        <w:tc>
          <w:tcPr>
            <w:tcW w:w="256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327DA64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18S55, D18S56, D18S67, D18S487, D2S123, D5S346, D17S25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AF21055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-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3697D32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&gt;7 interpretable markers</w:t>
            </w:r>
          </w:p>
        </w:tc>
        <w:tc>
          <w:tcPr>
            <w:tcW w:w="464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0F4CBCB" w14:textId="33F061AE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MSI-</w:t>
            </w:r>
            <w:r w:rsidR="00F508F4" w:rsidRPr="00AE124E">
              <w:rPr>
                <w:rFonts w:ascii="Arial" w:eastAsia="MS PGothic" w:hAnsi="Arial" w:cs="Arial"/>
                <w:lang w:val="en-US"/>
              </w:rPr>
              <w:t>high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 if 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≥30% markers showed instability </w:t>
            </w:r>
          </w:p>
        </w:tc>
      </w:tr>
    </w:tbl>
    <w:p w14:paraId="73AB9C0C" w14:textId="77777777" w:rsidR="00AE124E" w:rsidRDefault="00AE124E" w:rsidP="00A23055">
      <w:pPr>
        <w:spacing w:after="0" w:line="240" w:lineRule="auto"/>
        <w:rPr>
          <w:rFonts w:ascii="Arial" w:hAnsi="Arial" w:cs="Arial"/>
          <w:vertAlign w:val="superscript"/>
          <w:lang w:val="en-US"/>
        </w:rPr>
      </w:pPr>
    </w:p>
    <w:p w14:paraId="08412ED2" w14:textId="77777777" w:rsidR="00AE124E" w:rsidRDefault="00AE124E" w:rsidP="00A23055">
      <w:pPr>
        <w:spacing w:after="0" w:line="240" w:lineRule="auto"/>
        <w:rPr>
          <w:rFonts w:ascii="Arial" w:hAnsi="Arial" w:cs="Arial"/>
          <w:vertAlign w:val="superscript"/>
          <w:lang w:val="en-US"/>
        </w:rPr>
      </w:pPr>
    </w:p>
    <w:p w14:paraId="34D863EA" w14:textId="198E6EE6" w:rsidR="00A23055" w:rsidRPr="00AE124E" w:rsidRDefault="00A23055" w:rsidP="00A23055">
      <w:pPr>
        <w:spacing w:after="0" w:line="240" w:lineRule="auto"/>
        <w:rPr>
          <w:rFonts w:ascii="Arial" w:eastAsia="MS PGothic" w:hAnsi="Arial" w:cs="Arial"/>
          <w:lang w:val="en-US"/>
        </w:rPr>
      </w:pPr>
      <w:r w:rsidRPr="00AE124E">
        <w:rPr>
          <w:rFonts w:ascii="Arial" w:hAnsi="Arial" w:cs="Arial"/>
          <w:vertAlign w:val="superscript"/>
          <w:lang w:val="en-US"/>
        </w:rPr>
        <w:lastRenderedPageBreak/>
        <w:t>†</w:t>
      </w:r>
      <w:r w:rsidR="000E3F47" w:rsidRPr="00AE124E">
        <w:rPr>
          <w:rFonts w:ascii="Arial" w:hAnsi="Arial" w:cs="Arial"/>
          <w:vertAlign w:val="superscript"/>
          <w:lang w:val="en-US"/>
        </w:rPr>
        <w:t xml:space="preserve"> </w:t>
      </w:r>
      <w:proofErr w:type="spellStart"/>
      <w:r w:rsidRPr="00AE124E">
        <w:rPr>
          <w:rFonts w:ascii="Arial" w:eastAsia="MS PGothic" w:hAnsi="Arial" w:cs="Arial"/>
          <w:lang w:val="en-US"/>
        </w:rPr>
        <w:t>EPIC_Sweden</w:t>
      </w:r>
      <w:proofErr w:type="spellEnd"/>
      <w:r w:rsidRPr="00AE124E">
        <w:rPr>
          <w:rFonts w:ascii="Arial" w:eastAsia="MS PGothic" w:hAnsi="Arial" w:cs="Arial"/>
          <w:lang w:val="en-US"/>
        </w:rPr>
        <w:t xml:space="preserve"> and NSHDS, and an EDRN subset used immunohistochemical detection of deficiency for mismatch repair gene proteins MLH1, MSH2, MSH6, and PMS2, and not PCR based assessment of microsatellite status.</w:t>
      </w:r>
    </w:p>
    <w:p w14:paraId="3E3642EC" w14:textId="621119DE" w:rsidR="0084304A" w:rsidRPr="00AE124E" w:rsidRDefault="0084304A" w:rsidP="00204A7C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lang w:val="en-US"/>
        </w:rPr>
        <w:t xml:space="preserve">Abbreviations: CCFR, Colon Cancer Family Registry; CPS-II, Cancer Prevention Study II; DACHS, </w:t>
      </w:r>
      <w:proofErr w:type="spellStart"/>
      <w:r w:rsidRPr="00AE124E">
        <w:rPr>
          <w:rFonts w:ascii="Arial" w:hAnsi="Arial" w:cs="Arial"/>
          <w:lang w:val="en-US"/>
        </w:rPr>
        <w:t>Darmkrebs</w:t>
      </w:r>
      <w:proofErr w:type="spellEnd"/>
      <w:r w:rsidRPr="00AE124E">
        <w:rPr>
          <w:rFonts w:ascii="Arial" w:hAnsi="Arial" w:cs="Arial"/>
          <w:lang w:val="en-US"/>
        </w:rPr>
        <w:t xml:space="preserve">: </w:t>
      </w:r>
      <w:proofErr w:type="spellStart"/>
      <w:r w:rsidRPr="00AE124E">
        <w:rPr>
          <w:rFonts w:ascii="Arial" w:hAnsi="Arial" w:cs="Arial"/>
          <w:lang w:val="en-US"/>
        </w:rPr>
        <w:t>Chancen</w:t>
      </w:r>
      <w:proofErr w:type="spellEnd"/>
      <w:r w:rsidRPr="00AE124E">
        <w:rPr>
          <w:rFonts w:ascii="Arial" w:hAnsi="Arial" w:cs="Arial"/>
          <w:lang w:val="en-US"/>
        </w:rPr>
        <w:t xml:space="preserve"> der </w:t>
      </w:r>
      <w:proofErr w:type="spellStart"/>
      <w:r w:rsidRPr="00AE124E">
        <w:rPr>
          <w:rFonts w:ascii="Arial" w:hAnsi="Arial" w:cs="Arial"/>
          <w:lang w:val="en-US"/>
        </w:rPr>
        <w:t>Verhütung</w:t>
      </w:r>
      <w:proofErr w:type="spellEnd"/>
      <w:r w:rsidRPr="00AE124E">
        <w:rPr>
          <w:rFonts w:ascii="Arial" w:hAnsi="Arial" w:cs="Arial"/>
          <w:lang w:val="en-US"/>
        </w:rPr>
        <w:t xml:space="preserve"> </w:t>
      </w:r>
      <w:proofErr w:type="spellStart"/>
      <w:r w:rsidRPr="00AE124E">
        <w:rPr>
          <w:rFonts w:ascii="Arial" w:hAnsi="Arial" w:cs="Arial"/>
          <w:lang w:val="en-US"/>
        </w:rPr>
        <w:t>durch</w:t>
      </w:r>
      <w:proofErr w:type="spellEnd"/>
      <w:r w:rsidRPr="00AE124E">
        <w:rPr>
          <w:rFonts w:ascii="Arial" w:hAnsi="Arial" w:cs="Arial"/>
          <w:lang w:val="en-US"/>
        </w:rPr>
        <w:t xml:space="preserve"> Screening Study; DALS, Diet, Activity and Lifestyle Study; EDRN, Early Detection Research Network; HPFS, Health Professionals Follow-up Study; MCCS, Melbourne Collaborative Cohort Study; MSI, microsatellite instability, NFCCR, Newfoundland Familial Colorectal Cancer Registries; NHS, Nurses’ Health Study.</w:t>
      </w:r>
    </w:p>
    <w:p w14:paraId="6C7DE5D1" w14:textId="77777777" w:rsidR="00A23055" w:rsidRPr="00AE124E" w:rsidRDefault="00A23055" w:rsidP="00A23055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0"/>
          <w:szCs w:val="20"/>
          <w:lang w:val="en-US"/>
        </w:rPr>
        <w:sectPr w:rsidR="00A23055" w:rsidRPr="00AE124E" w:rsidSect="00697338">
          <w:pgSz w:w="15840" w:h="12240" w:orient="landscape"/>
          <w:pgMar w:top="720" w:right="720" w:bottom="720" w:left="720" w:header="432" w:footer="432" w:gutter="0"/>
          <w:cols w:space="720"/>
          <w:docGrid w:linePitch="360"/>
        </w:sectPr>
      </w:pPr>
    </w:p>
    <w:p w14:paraId="34E66CA7" w14:textId="1019A22B" w:rsidR="00A23055" w:rsidRPr="00AE124E" w:rsidRDefault="00A23055" w:rsidP="00A23055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</w:t>
      </w:r>
      <w:r w:rsidR="001938A7">
        <w:rPr>
          <w:rFonts w:ascii="Arial" w:hAnsi="Arial" w:cs="Arial"/>
          <w:sz w:val="24"/>
          <w:szCs w:val="24"/>
          <w:lang w:val="en-US"/>
        </w:rPr>
        <w:t>T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ble </w:t>
      </w:r>
      <w:r w:rsidR="004B66BF" w:rsidRPr="00AE124E">
        <w:rPr>
          <w:rFonts w:ascii="Arial" w:hAnsi="Arial" w:cs="Arial"/>
          <w:sz w:val="24"/>
          <w:szCs w:val="24"/>
          <w:lang w:val="en-US"/>
        </w:rPr>
        <w:t>3</w:t>
      </w:r>
      <w:r w:rsidRPr="00AE124E">
        <w:rPr>
          <w:rFonts w:ascii="Arial" w:hAnsi="Arial" w:cs="Arial"/>
          <w:sz w:val="24"/>
          <w:szCs w:val="24"/>
          <w:lang w:val="en-US"/>
        </w:rPr>
        <w:t>.  Study-</w:t>
      </w:r>
      <w:r w:rsidR="00AA788E" w:rsidRPr="00AE124E">
        <w:rPr>
          <w:rFonts w:ascii="Arial" w:hAnsi="Arial" w:cs="Arial"/>
          <w:sz w:val="24"/>
          <w:szCs w:val="24"/>
          <w:lang w:val="en-US"/>
        </w:rPr>
        <w:t>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pecific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P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nels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U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sed to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A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ssess </w:t>
      </w:r>
      <w:r w:rsidR="006A4409" w:rsidRPr="00AE124E">
        <w:rPr>
          <w:rFonts w:ascii="Arial" w:hAnsi="Arial" w:cs="Arial"/>
          <w:sz w:val="24"/>
          <w:szCs w:val="24"/>
          <w:lang w:val="en-US"/>
        </w:rPr>
        <w:t xml:space="preserve">CpG Island Methylator Phenotype (CIMP) </w:t>
      </w:r>
      <w:r w:rsidR="00AA788E" w:rsidRPr="00AE124E">
        <w:rPr>
          <w:rFonts w:ascii="Arial" w:hAnsi="Arial" w:cs="Arial"/>
          <w:sz w:val="24"/>
          <w:szCs w:val="24"/>
          <w:lang w:val="en-US"/>
        </w:rPr>
        <w:t>S</w:t>
      </w:r>
      <w:r w:rsidRPr="00AE124E">
        <w:rPr>
          <w:rFonts w:ascii="Arial" w:hAnsi="Arial" w:cs="Arial"/>
          <w:sz w:val="24"/>
          <w:szCs w:val="24"/>
          <w:lang w:val="en-US"/>
        </w:rPr>
        <w:t>tatus</w:t>
      </w:r>
    </w:p>
    <w:p w14:paraId="6A1BBA77" w14:textId="77777777" w:rsidR="00913494" w:rsidRPr="00AE124E" w:rsidRDefault="00913494" w:rsidP="00A23055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tbl>
      <w:tblPr>
        <w:tblW w:w="1380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680"/>
        <w:gridCol w:w="3320"/>
        <w:gridCol w:w="3356"/>
        <w:gridCol w:w="4444"/>
      </w:tblGrid>
      <w:tr w:rsidR="00A23055" w:rsidRPr="00AE124E" w14:paraId="4F4805FE" w14:textId="77777777" w:rsidTr="0084304A">
        <w:trPr>
          <w:trHeight w:val="279"/>
        </w:trPr>
        <w:tc>
          <w:tcPr>
            <w:tcW w:w="26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6E30189" w14:textId="77777777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Study</w:t>
            </w:r>
            <w:r w:rsidRPr="00AE124E">
              <w:rPr>
                <w:rFonts w:ascii="Arial" w:hAnsi="Arial" w:cs="Arial"/>
                <w:vertAlign w:val="superscript"/>
                <w:lang w:val="en-US"/>
              </w:rPr>
              <w:t>†</w:t>
            </w:r>
          </w:p>
        </w:tc>
        <w:tc>
          <w:tcPr>
            <w:tcW w:w="33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DBEA775" w14:textId="1E2FC4A9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 xml:space="preserve">Panel </w:t>
            </w:r>
            <w:r w:rsidR="003825F8" w:rsidRPr="00AE124E">
              <w:rPr>
                <w:rFonts w:ascii="Arial" w:eastAsia="MS PGothic" w:hAnsi="Arial" w:cs="Arial"/>
                <w:b/>
                <w:bCs/>
                <w:lang w:val="en-US"/>
              </w:rPr>
              <w:t>g</w:t>
            </w: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enes</w:t>
            </w:r>
          </w:p>
        </w:tc>
        <w:tc>
          <w:tcPr>
            <w:tcW w:w="335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62B004F" w14:textId="5ED822EF" w:rsidR="00A23055" w:rsidRPr="00AE124E" w:rsidRDefault="00A23055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 xml:space="preserve">Marker </w:t>
            </w:r>
            <w:r w:rsidR="003825F8" w:rsidRPr="00AE124E">
              <w:rPr>
                <w:rFonts w:ascii="Arial" w:eastAsia="MS PGothic" w:hAnsi="Arial" w:cs="Arial"/>
                <w:b/>
                <w:bCs/>
                <w:lang w:val="en-US"/>
              </w:rPr>
              <w:t>p</w:t>
            </w: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 xml:space="preserve">ositive </w:t>
            </w:r>
            <w:r w:rsidR="003825F8" w:rsidRPr="00AE124E">
              <w:rPr>
                <w:rFonts w:ascii="Arial" w:eastAsia="MS PGothic" w:hAnsi="Arial" w:cs="Arial"/>
                <w:b/>
                <w:bCs/>
                <w:lang w:val="en-US"/>
              </w:rPr>
              <w:t>d</w:t>
            </w: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efinition</w:t>
            </w:r>
          </w:p>
        </w:tc>
        <w:tc>
          <w:tcPr>
            <w:tcW w:w="444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AB79124" w14:textId="601B080F" w:rsidR="00A23055" w:rsidRPr="00AE124E" w:rsidRDefault="001077DE" w:rsidP="0084304A">
            <w:pPr>
              <w:spacing w:after="0" w:line="240" w:lineRule="auto"/>
              <w:rPr>
                <w:rFonts w:ascii="Arial" w:eastAsia="MS PGothic" w:hAnsi="Arial" w:cs="Arial"/>
                <w:b/>
                <w:bCs/>
                <w:lang w:val="en-US"/>
              </w:rPr>
            </w:pPr>
            <w:r w:rsidRPr="00AE124E">
              <w:rPr>
                <w:rFonts w:ascii="Arial" w:eastAsia="MS PGothic" w:hAnsi="Arial" w:cs="Arial"/>
                <w:b/>
                <w:bCs/>
                <w:lang w:val="en-US"/>
              </w:rPr>
              <w:t>Definition for CIMP-high (vs. CIMP-low/negative)</w:t>
            </w:r>
          </w:p>
        </w:tc>
      </w:tr>
      <w:tr w:rsidR="0001089D" w:rsidRPr="00AE124E" w14:paraId="03EEE502" w14:textId="77777777" w:rsidTr="0084304A">
        <w:trPr>
          <w:trHeight w:val="561"/>
        </w:trPr>
        <w:tc>
          <w:tcPr>
            <w:tcW w:w="26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ABB0A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CCFR</w:t>
            </w:r>
          </w:p>
        </w:tc>
        <w:tc>
          <w:tcPr>
            <w:tcW w:w="33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863956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ACNA1G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NEUROG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RUNX3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SOCS1</w:t>
            </w:r>
          </w:p>
        </w:tc>
        <w:tc>
          <w:tcPr>
            <w:tcW w:w="335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275C2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PMR &gt;10</w:t>
            </w:r>
          </w:p>
        </w:tc>
        <w:tc>
          <w:tcPr>
            <w:tcW w:w="444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C3AF7" w14:textId="7259C746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3/5 methylated markers</w:t>
            </w:r>
          </w:p>
        </w:tc>
      </w:tr>
      <w:tr w:rsidR="0001089D" w:rsidRPr="00AE124E" w14:paraId="00681D5D" w14:textId="77777777" w:rsidTr="0084304A">
        <w:trPr>
          <w:trHeight w:val="84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437F1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CPS-II</w:t>
            </w:r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731DED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DKN2A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MLH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ACNA1G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NEUROG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RUNX3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SOCS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RABP1</w:t>
            </w:r>
          </w:p>
        </w:tc>
        <w:tc>
          <w:tcPr>
            <w:tcW w:w="3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FCCDD" w14:textId="686783A4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 xml:space="preserve">PMR &gt;4 (&gt;6 for </w:t>
            </w:r>
            <w:r w:rsidRPr="00AE124E">
              <w:rPr>
                <w:rFonts w:ascii="Arial" w:eastAsia="MS PGothic" w:hAnsi="Arial" w:cs="Arial"/>
                <w:i/>
                <w:iCs/>
                <w:lang w:val="en-US"/>
              </w:rPr>
              <w:t>CRABP1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lang w:val="en-US"/>
              </w:rPr>
              <w:t>)</w:t>
            </w:r>
          </w:p>
        </w:tc>
        <w:tc>
          <w:tcPr>
            <w:tcW w:w="4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7303DD" w14:textId="7414B51A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5/8 methylated markers</w:t>
            </w:r>
          </w:p>
        </w:tc>
      </w:tr>
      <w:tr w:rsidR="0001089D" w:rsidRPr="00AE124E" w14:paraId="00040EB7" w14:textId="77777777" w:rsidTr="0084304A">
        <w:trPr>
          <w:trHeight w:val="84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3B37BA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ACHS</w:t>
            </w:r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D5A43A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MGMT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MLH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, MINT1, MINT2,</w:t>
            </w:r>
          </w:p>
          <w:p w14:paraId="0E0A1C24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MINT31</w:t>
            </w:r>
          </w:p>
        </w:tc>
        <w:tc>
          <w:tcPr>
            <w:tcW w:w="3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E6471A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</w:p>
        </w:tc>
        <w:tc>
          <w:tcPr>
            <w:tcW w:w="4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682944" w14:textId="69EDCE46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3/5 methylated markers</w:t>
            </w:r>
          </w:p>
        </w:tc>
      </w:tr>
      <w:tr w:rsidR="0001089D" w:rsidRPr="00AE124E" w14:paraId="37740B8B" w14:textId="77777777" w:rsidTr="0084304A">
        <w:trPr>
          <w:trHeight w:val="561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5435F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DALS</w:t>
            </w:r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E65287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MINT1, MINT2, MINT31, CDKN2A9, hMLH1</w:t>
            </w:r>
          </w:p>
        </w:tc>
        <w:tc>
          <w:tcPr>
            <w:tcW w:w="3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F8E387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</w:p>
        </w:tc>
        <w:tc>
          <w:tcPr>
            <w:tcW w:w="4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3D8DC1" w14:textId="5DF4206D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3/5 methylated markers</w:t>
            </w:r>
          </w:p>
        </w:tc>
      </w:tr>
      <w:tr w:rsidR="0001089D" w:rsidRPr="00AE124E" w14:paraId="12347F12" w14:textId="77777777" w:rsidTr="0084304A">
        <w:trPr>
          <w:trHeight w:val="840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B9295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proofErr w:type="spellStart"/>
            <w:r w:rsidRPr="00AE124E">
              <w:rPr>
                <w:rFonts w:ascii="Arial" w:eastAsia="MS PGothic" w:hAnsi="Arial" w:cs="Arial"/>
                <w:lang w:val="en-US"/>
              </w:rPr>
              <w:t>EPIC_Sweden</w:t>
            </w:r>
            <w:proofErr w:type="spellEnd"/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35C15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DKN2A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MLH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ACNA1G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NEUROG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RUNX3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SOCS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RABP1</w:t>
            </w:r>
          </w:p>
        </w:tc>
        <w:tc>
          <w:tcPr>
            <w:tcW w:w="3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07881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PMR &gt;10</w:t>
            </w:r>
          </w:p>
        </w:tc>
        <w:tc>
          <w:tcPr>
            <w:tcW w:w="4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BD5C4" w14:textId="2E403C59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5/8 methylated markers</w:t>
            </w:r>
          </w:p>
        </w:tc>
      </w:tr>
      <w:tr w:rsidR="0001089D" w:rsidRPr="00AE124E" w14:paraId="0B4CAB32" w14:textId="77777777" w:rsidTr="0084304A">
        <w:trPr>
          <w:trHeight w:val="1104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B983B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HPFS</w:t>
            </w:r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BB5E0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DKN2A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MLH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ACNA1G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NEUROG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RUNX3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SOCS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RABP1</w:t>
            </w:r>
          </w:p>
        </w:tc>
        <w:tc>
          <w:tcPr>
            <w:tcW w:w="3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4D0CD3" w14:textId="061E8685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 xml:space="preserve">PMR &gt;4 (&gt;6 for </w:t>
            </w:r>
            <w:r w:rsidRPr="00AE124E">
              <w:rPr>
                <w:rFonts w:ascii="Arial" w:eastAsia="MS PGothic" w:hAnsi="Arial" w:cs="Arial"/>
                <w:i/>
                <w:iCs/>
                <w:lang w:val="en-US"/>
              </w:rPr>
              <w:t>CRABP1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lang w:val="en-US"/>
              </w:rPr>
              <w:t>)</w:t>
            </w:r>
          </w:p>
        </w:tc>
        <w:tc>
          <w:tcPr>
            <w:tcW w:w="4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F1B8D6" w14:textId="534A6582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5/8 methylated markers</w:t>
            </w:r>
          </w:p>
        </w:tc>
      </w:tr>
      <w:tr w:rsidR="0001089D" w:rsidRPr="00AE124E" w14:paraId="694E6E3F" w14:textId="77777777" w:rsidTr="0084304A">
        <w:trPr>
          <w:trHeight w:val="561"/>
        </w:trPr>
        <w:tc>
          <w:tcPr>
            <w:tcW w:w="2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056E6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MCCS</w:t>
            </w:r>
          </w:p>
        </w:tc>
        <w:tc>
          <w:tcPr>
            <w:tcW w:w="3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27A75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ACNA1G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NEUROG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RUNX3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SOCS1</w:t>
            </w:r>
          </w:p>
        </w:tc>
        <w:tc>
          <w:tcPr>
            <w:tcW w:w="33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07B83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PMR &gt;10</w:t>
            </w:r>
          </w:p>
        </w:tc>
        <w:tc>
          <w:tcPr>
            <w:tcW w:w="4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F17BD" w14:textId="6DDF9D6F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3/5 methylated markers</w:t>
            </w:r>
          </w:p>
        </w:tc>
      </w:tr>
      <w:tr w:rsidR="0001089D" w:rsidRPr="00AE124E" w14:paraId="52B0DEFD" w14:textId="77777777" w:rsidTr="0084304A">
        <w:trPr>
          <w:trHeight w:val="1104"/>
        </w:trPr>
        <w:tc>
          <w:tcPr>
            <w:tcW w:w="26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856C2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NHS</w:t>
            </w:r>
          </w:p>
        </w:tc>
        <w:tc>
          <w:tcPr>
            <w:tcW w:w="332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C550B38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DKN2A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MLH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ACNA1G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NEUROG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RUNX3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SOCS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RABP1</w:t>
            </w:r>
          </w:p>
        </w:tc>
        <w:tc>
          <w:tcPr>
            <w:tcW w:w="335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9C4CC6" w14:textId="2FD7B084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 xml:space="preserve">PMR &gt;4 (&gt;6 for </w:t>
            </w:r>
            <w:r w:rsidRPr="00AE124E">
              <w:rPr>
                <w:rFonts w:ascii="Arial" w:eastAsia="MS PGothic" w:hAnsi="Arial" w:cs="Arial"/>
                <w:i/>
                <w:iCs/>
                <w:lang w:val="en-US"/>
              </w:rPr>
              <w:t>CRABP1</w:t>
            </w:r>
            <w:r w:rsidRPr="00AE124E">
              <w:rPr>
                <w:rFonts w:ascii="Arial" w:eastAsia="MS PGothic" w:hAnsi="Arial" w:cs="Arial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lang w:val="en-US"/>
              </w:rPr>
              <w:t>)</w:t>
            </w:r>
          </w:p>
        </w:tc>
        <w:tc>
          <w:tcPr>
            <w:tcW w:w="4444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839F676" w14:textId="571C066E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5/8 methylated markers</w:t>
            </w:r>
          </w:p>
        </w:tc>
      </w:tr>
      <w:tr w:rsidR="0001089D" w:rsidRPr="00AE124E" w14:paraId="776F8B34" w14:textId="77777777" w:rsidTr="0084304A">
        <w:trPr>
          <w:trHeight w:val="840"/>
        </w:trPr>
        <w:tc>
          <w:tcPr>
            <w:tcW w:w="26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676CBF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NSHDS</w:t>
            </w:r>
          </w:p>
        </w:tc>
        <w:tc>
          <w:tcPr>
            <w:tcW w:w="33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28C3B740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DKN2A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MLH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ACNA1G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NEUROG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RUNX3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SOCS1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IGF2</w:t>
            </w: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 xml:space="preserve">, </w:t>
            </w:r>
            <w:r w:rsidRPr="00AE124E">
              <w:rPr>
                <w:rFonts w:ascii="Arial" w:eastAsia="MS PGothic" w:hAnsi="Arial" w:cs="Arial"/>
                <w:i/>
                <w:iCs/>
                <w:color w:val="000000"/>
                <w:lang w:val="en-US"/>
              </w:rPr>
              <w:t>CRABP1</w:t>
            </w:r>
          </w:p>
        </w:tc>
        <w:tc>
          <w:tcPr>
            <w:tcW w:w="335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59E03F" w14:textId="77777777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color w:val="000000"/>
                <w:lang w:val="en-US"/>
              </w:rPr>
              <w:t>PMR &gt;10</w:t>
            </w:r>
          </w:p>
        </w:tc>
        <w:tc>
          <w:tcPr>
            <w:tcW w:w="44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DFCD476" w14:textId="6097ED5B" w:rsidR="0001089D" w:rsidRPr="00AE124E" w:rsidRDefault="0001089D" w:rsidP="0001089D">
            <w:pPr>
              <w:spacing w:after="0" w:line="240" w:lineRule="auto"/>
              <w:rPr>
                <w:rFonts w:ascii="Arial" w:eastAsia="MS PGothic" w:hAnsi="Arial" w:cs="Arial"/>
                <w:color w:val="000000"/>
                <w:lang w:val="en-US"/>
              </w:rPr>
            </w:pPr>
            <w:r w:rsidRPr="00AE124E">
              <w:rPr>
                <w:rFonts w:ascii="Arial" w:eastAsia="MS PGothic" w:hAnsi="Arial" w:cs="Arial"/>
                <w:lang w:val="en-US"/>
              </w:rPr>
              <w:t>* CIMP-high: ≥5/8 methylated markers</w:t>
            </w:r>
          </w:p>
        </w:tc>
      </w:tr>
    </w:tbl>
    <w:p w14:paraId="6E2FB42C" w14:textId="77777777" w:rsidR="00AE124E" w:rsidRDefault="00AE124E" w:rsidP="00A23055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vertAlign w:val="superscript"/>
          <w:lang w:val="en-US"/>
        </w:rPr>
      </w:pPr>
    </w:p>
    <w:p w14:paraId="0D3C5004" w14:textId="637DDA61" w:rsidR="00A23055" w:rsidRPr="00AE124E" w:rsidRDefault="00A23055" w:rsidP="00A23055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vertAlign w:val="superscript"/>
          <w:lang w:val="en-US"/>
        </w:rPr>
        <w:t>†</w:t>
      </w:r>
      <w:r w:rsidR="000E3F47" w:rsidRPr="00AE124E">
        <w:rPr>
          <w:rFonts w:ascii="Arial" w:hAnsi="Arial" w:cs="Arial"/>
          <w:vertAlign w:val="superscript"/>
          <w:lang w:val="en-US"/>
        </w:rPr>
        <w:t xml:space="preserve"> </w:t>
      </w:r>
      <w:r w:rsidRPr="00AE124E">
        <w:rPr>
          <w:rFonts w:ascii="Arial" w:hAnsi="Arial" w:cs="Arial"/>
          <w:lang w:val="en-US"/>
        </w:rPr>
        <w:t>EDRN and NFCCR did not have available CIMP data.</w:t>
      </w:r>
    </w:p>
    <w:p w14:paraId="4BA1B566" w14:textId="4DEB14EF" w:rsidR="0084304A" w:rsidRPr="00AE124E" w:rsidRDefault="0084304A" w:rsidP="0084304A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lang w:val="en-US"/>
        </w:rPr>
        <w:t xml:space="preserve">Abbreviations: CCFR, Colon Cancer Family Registry; </w:t>
      </w:r>
      <w:r w:rsidR="00F508F4" w:rsidRPr="00AE124E">
        <w:rPr>
          <w:rFonts w:ascii="Arial" w:hAnsi="Arial" w:cs="Arial"/>
          <w:lang w:val="en-US"/>
        </w:rPr>
        <w:t xml:space="preserve">CIMP, CpG island methylator phenotype; </w:t>
      </w:r>
      <w:r w:rsidRPr="00AE124E">
        <w:rPr>
          <w:rFonts w:ascii="Arial" w:hAnsi="Arial" w:cs="Arial"/>
          <w:lang w:val="en-US"/>
        </w:rPr>
        <w:t xml:space="preserve">CPS-II, Cancer Prevention Study II; DACHS, </w:t>
      </w:r>
      <w:proofErr w:type="spellStart"/>
      <w:r w:rsidRPr="00AE124E">
        <w:rPr>
          <w:rFonts w:ascii="Arial" w:hAnsi="Arial" w:cs="Arial"/>
          <w:lang w:val="en-US"/>
        </w:rPr>
        <w:t>Darmkrebs</w:t>
      </w:r>
      <w:proofErr w:type="spellEnd"/>
      <w:r w:rsidRPr="00AE124E">
        <w:rPr>
          <w:rFonts w:ascii="Arial" w:hAnsi="Arial" w:cs="Arial"/>
          <w:lang w:val="en-US"/>
        </w:rPr>
        <w:t xml:space="preserve">: </w:t>
      </w:r>
      <w:proofErr w:type="spellStart"/>
      <w:r w:rsidRPr="00AE124E">
        <w:rPr>
          <w:rFonts w:ascii="Arial" w:hAnsi="Arial" w:cs="Arial"/>
          <w:lang w:val="en-US"/>
        </w:rPr>
        <w:t>Chancen</w:t>
      </w:r>
      <w:proofErr w:type="spellEnd"/>
      <w:r w:rsidRPr="00AE124E">
        <w:rPr>
          <w:rFonts w:ascii="Arial" w:hAnsi="Arial" w:cs="Arial"/>
          <w:lang w:val="en-US"/>
        </w:rPr>
        <w:t xml:space="preserve"> der </w:t>
      </w:r>
      <w:proofErr w:type="spellStart"/>
      <w:r w:rsidRPr="00AE124E">
        <w:rPr>
          <w:rFonts w:ascii="Arial" w:hAnsi="Arial" w:cs="Arial"/>
          <w:lang w:val="en-US"/>
        </w:rPr>
        <w:t>Verhütung</w:t>
      </w:r>
      <w:proofErr w:type="spellEnd"/>
      <w:r w:rsidRPr="00AE124E">
        <w:rPr>
          <w:rFonts w:ascii="Arial" w:hAnsi="Arial" w:cs="Arial"/>
          <w:lang w:val="en-US"/>
        </w:rPr>
        <w:t xml:space="preserve"> </w:t>
      </w:r>
      <w:proofErr w:type="spellStart"/>
      <w:r w:rsidRPr="00AE124E">
        <w:rPr>
          <w:rFonts w:ascii="Arial" w:hAnsi="Arial" w:cs="Arial"/>
          <w:lang w:val="en-US"/>
        </w:rPr>
        <w:t>durch</w:t>
      </w:r>
      <w:proofErr w:type="spellEnd"/>
      <w:r w:rsidRPr="00AE124E">
        <w:rPr>
          <w:rFonts w:ascii="Arial" w:hAnsi="Arial" w:cs="Arial"/>
          <w:lang w:val="en-US"/>
        </w:rPr>
        <w:t xml:space="preserve"> Screening Study; DALS, Diet, Activity and Lifestyle Study; </w:t>
      </w:r>
      <w:proofErr w:type="spellStart"/>
      <w:r w:rsidRPr="00AE124E">
        <w:rPr>
          <w:rFonts w:ascii="Arial" w:hAnsi="Arial" w:cs="Arial"/>
          <w:lang w:val="en-US"/>
        </w:rPr>
        <w:t>EPIC_Sweden</w:t>
      </w:r>
      <w:proofErr w:type="spellEnd"/>
      <w:r w:rsidRPr="00AE124E">
        <w:rPr>
          <w:rFonts w:ascii="Arial" w:hAnsi="Arial" w:cs="Arial"/>
          <w:lang w:val="en-US"/>
        </w:rPr>
        <w:t xml:space="preserve">, European Prospective Investigation into </w:t>
      </w:r>
      <w:proofErr w:type="spellStart"/>
      <w:r w:rsidRPr="00AE124E">
        <w:rPr>
          <w:rFonts w:ascii="Arial" w:hAnsi="Arial" w:cs="Arial"/>
          <w:lang w:val="en-US"/>
        </w:rPr>
        <w:t>Cancer_Sweden</w:t>
      </w:r>
      <w:proofErr w:type="spellEnd"/>
      <w:r w:rsidRPr="00AE124E">
        <w:rPr>
          <w:rFonts w:ascii="Arial" w:hAnsi="Arial" w:cs="Arial"/>
          <w:lang w:val="en-US"/>
        </w:rPr>
        <w:t>; HPFS, Health Professionals Follow-up Study; MCCS, Melbourne Collaborative Cohort Study; NHS, Nurses’ Health Study; NSHDS, Northern Sweden Health and Disease Study</w:t>
      </w:r>
      <w:r w:rsidR="00F508F4" w:rsidRPr="00AE124E">
        <w:rPr>
          <w:rFonts w:ascii="Arial" w:hAnsi="Arial" w:cs="Arial"/>
          <w:lang w:val="en-US"/>
        </w:rPr>
        <w:t>;</w:t>
      </w:r>
      <w:r w:rsidR="00F508F4" w:rsidRPr="00AE124E">
        <w:rPr>
          <w:rFonts w:ascii="Arial" w:hAnsi="Arial" w:cs="Arial"/>
        </w:rPr>
        <w:t xml:space="preserve"> </w:t>
      </w:r>
      <w:r w:rsidR="00F508F4" w:rsidRPr="00AE124E">
        <w:rPr>
          <w:rFonts w:ascii="Arial" w:hAnsi="Arial" w:cs="Arial"/>
          <w:lang w:val="en-US"/>
        </w:rPr>
        <w:t>PMR, percentage of methylated reference</w:t>
      </w:r>
      <w:r w:rsidRPr="00AE124E">
        <w:rPr>
          <w:rFonts w:ascii="Arial" w:hAnsi="Arial" w:cs="Arial"/>
          <w:lang w:val="en-US"/>
        </w:rPr>
        <w:t>.</w:t>
      </w:r>
    </w:p>
    <w:p w14:paraId="712410CD" w14:textId="41F6A7DF" w:rsidR="002972EF" w:rsidRPr="00AE124E" w:rsidRDefault="002972EF" w:rsidP="002972EF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lang w:val="en-US"/>
        </w:rPr>
        <w:sectPr w:rsidR="002972EF" w:rsidRPr="00AE124E" w:rsidSect="00697338">
          <w:headerReference w:type="default" r:id="rId16"/>
          <w:pgSz w:w="15840" w:h="12240" w:orient="landscape"/>
          <w:pgMar w:top="720" w:right="720" w:bottom="720" w:left="720" w:header="432" w:footer="432" w:gutter="0"/>
          <w:cols w:space="720"/>
          <w:docGrid w:linePitch="360"/>
        </w:sectPr>
      </w:pPr>
    </w:p>
    <w:p w14:paraId="0C77A5FC" w14:textId="4AA7A479" w:rsidR="0070138B" w:rsidRPr="00AE124E" w:rsidRDefault="00227161" w:rsidP="0070138B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</w:t>
      </w:r>
      <w:r w:rsidR="00B805BB" w:rsidRPr="00AE124E">
        <w:rPr>
          <w:rFonts w:ascii="Arial" w:hAnsi="Arial" w:cs="Arial"/>
          <w:sz w:val="24"/>
          <w:szCs w:val="24"/>
          <w:lang w:val="en-US"/>
        </w:rPr>
        <w:t>T</w:t>
      </w:r>
      <w:r w:rsidRPr="00AE124E">
        <w:rPr>
          <w:rFonts w:ascii="Arial" w:hAnsi="Arial" w:cs="Arial"/>
          <w:sz w:val="24"/>
          <w:szCs w:val="24"/>
          <w:lang w:val="en-US"/>
        </w:rPr>
        <w:t>able 4</w:t>
      </w:r>
      <w:r w:rsidR="0070138B" w:rsidRPr="00AE124E">
        <w:rPr>
          <w:rFonts w:ascii="Arial" w:hAnsi="Arial" w:cs="Arial"/>
          <w:sz w:val="24"/>
          <w:szCs w:val="24"/>
          <w:lang w:val="en-US"/>
        </w:rPr>
        <w:t xml:space="preserve">.  Molecular Characteristics of </w:t>
      </w:r>
      <w:r w:rsidR="00397912" w:rsidRPr="00AE124E">
        <w:rPr>
          <w:rFonts w:ascii="Arial" w:hAnsi="Arial" w:cs="Arial"/>
          <w:sz w:val="24"/>
          <w:szCs w:val="24"/>
          <w:lang w:val="en-US"/>
        </w:rPr>
        <w:t xml:space="preserve">Early-onset and Later-onset Colorectal Cancers </w:t>
      </w:r>
      <w:r w:rsidR="0070138B" w:rsidRPr="00AE124E">
        <w:rPr>
          <w:rFonts w:ascii="Arial" w:hAnsi="Arial" w:cs="Arial"/>
          <w:sz w:val="24"/>
          <w:szCs w:val="24"/>
          <w:lang w:val="en-US"/>
        </w:rPr>
        <w:t>According to Primary Tumor Location in Strata of Age Groups</w:t>
      </w:r>
    </w:p>
    <w:p w14:paraId="625D48F6" w14:textId="2FC4FBFB" w:rsidR="0026051C" w:rsidRPr="00AE124E" w:rsidRDefault="0026051C" w:rsidP="0070138B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tbl>
      <w:tblPr>
        <w:tblW w:w="1386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50"/>
        <w:gridCol w:w="1260"/>
        <w:gridCol w:w="1170"/>
        <w:gridCol w:w="1170"/>
        <w:gridCol w:w="1260"/>
        <w:gridCol w:w="1260"/>
        <w:gridCol w:w="1260"/>
        <w:gridCol w:w="1440"/>
        <w:gridCol w:w="1710"/>
        <w:gridCol w:w="1080"/>
      </w:tblGrid>
      <w:tr w:rsidR="0026051C" w:rsidRPr="00AE124E" w14:paraId="20DC8EC3" w14:textId="77777777" w:rsidTr="00285F9A">
        <w:tc>
          <w:tcPr>
            <w:tcW w:w="22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B5BC481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olecular feature*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A8E4D7F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Total 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03FE9A9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ecum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EF3E137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A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1D13FF9B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Transverse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341A445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De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8479F12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Sigmoid col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EAE2B43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Rectum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ABE8C3E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ltivariable OR (95% CI)</w:t>
            </w:r>
            <w:r w:rsidRPr="00AE124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†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B171DBC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proofErr w:type="spell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P</w:t>
            </w:r>
            <w:r w:rsidRPr="00AE124E">
              <w:rPr>
                <w:rFonts w:ascii="Arial" w:eastAsia="Yu Gothic" w:hAnsi="Arial" w:cs="Arial"/>
                <w:sz w:val="20"/>
                <w:szCs w:val="20"/>
                <w:vertAlign w:val="subscript"/>
                <w:lang w:val="en-US"/>
              </w:rPr>
              <w:t>trend</w:t>
            </w:r>
            <w:proofErr w:type="spellEnd"/>
            <w:r w:rsidRPr="00AE124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†</w:t>
            </w:r>
          </w:p>
        </w:tc>
      </w:tr>
      <w:tr w:rsidR="0026051C" w:rsidRPr="00AE124E" w14:paraId="00576608" w14:textId="77777777" w:rsidTr="00DF1A26"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485DA408" w14:textId="08E861E3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&lt;</w:t>
            </w:r>
            <w:r w:rsidR="00DF1A26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40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4B6AB4E7" w14:textId="77777777" w:rsidR="0026051C" w:rsidRPr="00AE124E" w:rsidRDefault="0026051C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AACE45" w14:textId="77777777" w:rsidR="0026051C" w:rsidRPr="00AE124E" w:rsidRDefault="0026051C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B80A6D" w14:textId="77777777" w:rsidR="0026051C" w:rsidRPr="00AE124E" w:rsidRDefault="0026051C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74DDE1" w14:textId="77777777" w:rsidR="0026051C" w:rsidRPr="00AE124E" w:rsidRDefault="0026051C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70B1E4" w14:textId="77777777" w:rsidR="0026051C" w:rsidRPr="00AE124E" w:rsidRDefault="0026051C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6557A9" w14:textId="77777777" w:rsidR="0026051C" w:rsidRPr="00AE124E" w:rsidRDefault="0026051C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E0D486" w14:textId="77777777" w:rsidR="0026051C" w:rsidRPr="00AE124E" w:rsidRDefault="0026051C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4745E242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right w:val="nil"/>
            </w:tcBorders>
          </w:tcPr>
          <w:p w14:paraId="5F05E60D" w14:textId="77777777" w:rsidR="0026051C" w:rsidRPr="00AE124E" w:rsidRDefault="0026051C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DF021C" w:rsidRPr="00AE124E" w14:paraId="1B92F89B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698940D0" w14:textId="79115690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18848C6" w14:textId="77777777" w:rsidR="00DF021C" w:rsidRPr="00A94D94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45CAC44" w14:textId="77777777" w:rsidR="00DF021C" w:rsidRPr="00A94D94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2249B2D4" w14:textId="77777777" w:rsidR="00DF021C" w:rsidRPr="00A94D94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005E27E4" w14:textId="77777777" w:rsidR="00DF021C" w:rsidRPr="00A94D94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372D0422" w14:textId="77777777" w:rsidR="00DF021C" w:rsidRPr="00A94D94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5046FEF" w14:textId="77777777" w:rsidR="00DF021C" w:rsidRPr="00A94D94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</w:tcPr>
          <w:p w14:paraId="2646F50C" w14:textId="77777777" w:rsidR="00DF021C" w:rsidRPr="00A94D94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0B33A34E" w14:textId="42EBB9CD" w:rsidR="00DF021C" w:rsidRPr="00CB7C1D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B7C1D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062B96" w:rsidRPr="00CB7C1D">
              <w:rPr>
                <w:rFonts w:ascii="Arial" w:hAnsi="Arial" w:cs="Arial"/>
                <w:sz w:val="20"/>
                <w:szCs w:val="20"/>
                <w:lang w:val="en-US"/>
              </w:rPr>
              <w:t>76</w:t>
            </w:r>
            <w:r w:rsidRPr="00CB7C1D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CB7C1D" w:rsidRPr="00CB7C1D">
              <w:rPr>
                <w:rFonts w:ascii="Arial" w:hAnsi="Arial" w:cs="Arial"/>
                <w:sz w:val="20"/>
                <w:szCs w:val="20"/>
                <w:lang w:val="en-US"/>
              </w:rPr>
              <w:t>54</w:t>
            </w:r>
            <w:r w:rsidRPr="00CB7C1D">
              <w:rPr>
                <w:rFonts w:ascii="Arial" w:hAnsi="Arial" w:cs="Arial"/>
                <w:sz w:val="20"/>
                <w:szCs w:val="20"/>
                <w:lang w:val="en-US"/>
              </w:rPr>
              <w:t>-2.0</w:t>
            </w:r>
            <w:r w:rsidR="00CB7C1D" w:rsidRPr="00CB7C1D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Pr="00CB7C1D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570CA7EC" w14:textId="1E32FEBC" w:rsidR="00DF021C" w:rsidRPr="00CB7C1D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B7C1D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024903" w:rsidRPr="00AE124E" w14:paraId="0D004B37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6CECD580" w14:textId="25632BFE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4C7941F" w14:textId="04229BC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82 (66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78A5696" w14:textId="1C421F1C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4 (52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1286C7E" w14:textId="157B89D0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36 (37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6D6F9DC" w14:textId="4974E030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33 (42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03C4FD3" w14:textId="020E29FE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3 (67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4CF48DE" w14:textId="2F962C6A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12 (77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F2B1FC0" w14:textId="46AC0D74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14 (83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546DDDF1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15E8548C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024903" w:rsidRPr="00AE124E" w14:paraId="01555F03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2BAAEE4C" w14:textId="59AA139A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784A463" w14:textId="17B065F2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43 (34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6A34E72" w14:textId="288AC84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0 (48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2053526" w14:textId="4AA4CD2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61 (63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CD49C16" w14:textId="4F244372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5 (58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374FB6B" w14:textId="4C37BF18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1 (33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9DE026D" w14:textId="64A4000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33 (23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50FDF2C" w14:textId="1D57127E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3 (17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0CF17115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258BDACB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024903" w:rsidRPr="00AE124E" w14:paraId="0CFC7168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735ED15E" w14:textId="17969F09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792EBE7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A70ADFE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FCFE880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1760D2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9EA4ED3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CDEDC48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CB571B9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57D8AF8E" w14:textId="4E200085" w:rsidR="00024903" w:rsidRPr="002A3C50" w:rsidRDefault="00024903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A3C50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2A3C50" w:rsidRPr="002A3C50">
              <w:rPr>
                <w:rFonts w:ascii="Arial" w:hAnsi="Arial" w:cs="Arial"/>
                <w:sz w:val="20"/>
                <w:szCs w:val="20"/>
                <w:lang w:val="en-US"/>
              </w:rPr>
              <w:t>07</w:t>
            </w:r>
            <w:r w:rsidRPr="002A3C50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2A3C50" w:rsidRPr="002A3C50">
              <w:rPr>
                <w:rFonts w:ascii="Arial" w:hAnsi="Arial" w:cs="Arial"/>
                <w:sz w:val="20"/>
                <w:szCs w:val="20"/>
                <w:lang w:val="en-US"/>
              </w:rPr>
              <w:t>0.68</w:t>
            </w:r>
            <w:r w:rsidRPr="002A3C50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2A3C50" w:rsidRPr="002A3C50">
              <w:rPr>
                <w:rFonts w:ascii="Arial" w:hAnsi="Arial" w:cs="Arial"/>
                <w:sz w:val="20"/>
                <w:szCs w:val="20"/>
                <w:lang w:val="en-US"/>
              </w:rPr>
              <w:t>1.69</w:t>
            </w:r>
            <w:r w:rsidRPr="002A3C50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2ED3C369" w14:textId="16BB1596" w:rsidR="00024903" w:rsidRPr="002A3C50" w:rsidRDefault="002A3C50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A3C50">
              <w:rPr>
                <w:rFonts w:ascii="Arial" w:eastAsia="Yu Gothic" w:hAnsi="Arial" w:cs="Arial"/>
                <w:sz w:val="20"/>
                <w:szCs w:val="20"/>
                <w:lang w:val="en-US"/>
              </w:rPr>
              <w:t>0.77</w:t>
            </w:r>
          </w:p>
        </w:tc>
      </w:tr>
      <w:tr w:rsidR="00024903" w:rsidRPr="00AE124E" w14:paraId="474183D3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4E509DA1" w14:textId="6DDB7AD1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5BC1B4F" w14:textId="6EB4209A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45 (94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C7055CE" w14:textId="6834A1D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7 (87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C988AD7" w14:textId="553A083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2 (96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3132D21" w14:textId="2BFA1196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8 (93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1B7085B" w14:textId="0917D964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9 (100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5C85BD5" w14:textId="38E8A49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58 (92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277CCE1" w14:textId="61460593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91 (97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48FB86B0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746AFB8F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024903" w:rsidRPr="00AE124E" w14:paraId="39A2CDA0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65C4876A" w14:textId="6DFA2C08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F8BE41F" w14:textId="69887EA8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5 (</w:t>
            </w:r>
            <w:r w:rsidRPr="00AF6E03">
              <w:rPr>
                <w:rFonts w:ascii="Arial" w:eastAsia="Times New Roman" w:hAnsi="Arial" w:cs="Arial"/>
                <w:sz w:val="20"/>
                <w:szCs w:val="20"/>
              </w:rPr>
              <w:t>5.8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4BB4157" w14:textId="75B80DCE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 (13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EC69CC4" w14:textId="3628F5CF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 (4</w:t>
            </w:r>
            <w:r w:rsidR="00007320" w:rsidRPr="00AF6E03">
              <w:rPr>
                <w:rFonts w:ascii="Arial" w:eastAsia="Times New Roman" w:hAnsi="Arial" w:cs="Arial"/>
                <w:sz w:val="20"/>
                <w:szCs w:val="20"/>
              </w:rPr>
              <w:t>.3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478F647" w14:textId="298ADD8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 (7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F8CCAED" w14:textId="41EF28BF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751A45C" w14:textId="6C13D776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5 (</w:t>
            </w:r>
            <w:r w:rsidR="00007320" w:rsidRPr="00AF6E03">
              <w:rPr>
                <w:rFonts w:ascii="Arial" w:eastAsia="Times New Roman" w:hAnsi="Arial" w:cs="Arial"/>
                <w:sz w:val="20"/>
                <w:szCs w:val="20"/>
              </w:rPr>
              <w:t>7.9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21B5B74" w14:textId="6B0582BC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3 (3</w:t>
            </w:r>
            <w:r w:rsidR="00007320" w:rsidRPr="00AF6E03">
              <w:rPr>
                <w:rFonts w:ascii="Arial" w:eastAsia="Times New Roman" w:hAnsi="Arial" w:cs="Arial"/>
                <w:sz w:val="20"/>
                <w:szCs w:val="20"/>
              </w:rPr>
              <w:t>.2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E9038B3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3DDBF069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024903" w:rsidRPr="00AE124E" w14:paraId="7697835D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5A74C198" w14:textId="1DE4BB08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C33C673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9511705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6ED1493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03B2BAF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907C213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9AD2326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22A5741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2D620233" w14:textId="487AB631" w:rsidR="00024903" w:rsidRPr="004C7834" w:rsidRDefault="004C7834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4C7834">
              <w:rPr>
                <w:rFonts w:ascii="Arial" w:hAnsi="Arial" w:cs="Arial"/>
                <w:sz w:val="20"/>
                <w:szCs w:val="20"/>
                <w:lang w:val="en-US"/>
              </w:rPr>
              <w:t>0.80</w:t>
            </w:r>
            <w:r w:rsidR="00024903" w:rsidRPr="004C7834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Pr="004C7834">
              <w:rPr>
                <w:rFonts w:ascii="Arial" w:hAnsi="Arial" w:cs="Arial"/>
                <w:sz w:val="20"/>
                <w:szCs w:val="20"/>
                <w:lang w:val="en-US"/>
              </w:rPr>
              <w:t>0.60</w:t>
            </w:r>
            <w:r w:rsidR="00024903" w:rsidRPr="004C7834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4C7834">
              <w:rPr>
                <w:rFonts w:ascii="Arial" w:hAnsi="Arial" w:cs="Arial"/>
                <w:sz w:val="20"/>
                <w:szCs w:val="20"/>
                <w:lang w:val="en-US"/>
              </w:rPr>
              <w:t>1.08</w:t>
            </w:r>
            <w:r w:rsidR="00024903" w:rsidRPr="004C7834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23FB311A" w14:textId="477B6290" w:rsidR="00024903" w:rsidRPr="004C7834" w:rsidRDefault="004C7834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4C7834">
              <w:rPr>
                <w:rFonts w:ascii="Arial" w:eastAsia="Yu Gothic" w:hAnsi="Arial" w:cs="Arial"/>
                <w:sz w:val="20"/>
                <w:szCs w:val="20"/>
                <w:lang w:val="en-US"/>
              </w:rPr>
              <w:t>0.15</w:t>
            </w:r>
          </w:p>
        </w:tc>
      </w:tr>
      <w:tr w:rsidR="00024903" w:rsidRPr="00AE124E" w14:paraId="44FE3EFB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03A634A0" w14:textId="71082C40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A3D99D8" w14:textId="62254525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629 (95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843C464" w14:textId="4DB435BF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74 (95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AD210C2" w14:textId="39A415C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82 (99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7D9D9EA" w14:textId="5E8FAD1C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64 (94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B89AE2B" w14:textId="5EAADD72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55 (96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BEB5807" w14:textId="474FF2C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34 (94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E9CC50E" w14:textId="62B14F3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20 (95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F4092FC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2B53B2C7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024903" w:rsidRPr="00AE124E" w14:paraId="0F1DD9F9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419CC58A" w14:textId="1D019267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6530BDC" w14:textId="7B67BA7F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31 (</w:t>
            </w:r>
            <w:r w:rsidRPr="00AF6E03">
              <w:rPr>
                <w:rFonts w:ascii="Arial" w:eastAsia="Times New Roman" w:hAnsi="Arial" w:cs="Arial"/>
                <w:sz w:val="20"/>
                <w:szCs w:val="20"/>
              </w:rPr>
              <w:t>4.7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AFAD0C3" w14:textId="40560C1D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 (5</w:t>
            </w:r>
            <w:r w:rsidR="00711BA5" w:rsidRPr="00AF6E03">
              <w:rPr>
                <w:rFonts w:ascii="Arial" w:eastAsia="Times New Roman" w:hAnsi="Arial" w:cs="Arial"/>
                <w:sz w:val="20"/>
                <w:szCs w:val="20"/>
              </w:rPr>
              <w:t>.1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3279A82" w14:textId="7A1B2299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 (1</w:t>
            </w:r>
            <w:r w:rsidR="00711BA5" w:rsidRPr="00AF6E03">
              <w:rPr>
                <w:rFonts w:ascii="Arial" w:eastAsia="Times New Roman" w:hAnsi="Arial" w:cs="Arial"/>
                <w:sz w:val="20"/>
                <w:szCs w:val="20"/>
              </w:rPr>
              <w:t>.2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15F6CFB" w14:textId="6CA9F10A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 (</w:t>
            </w:r>
            <w:r w:rsidR="00711BA5" w:rsidRPr="00AF6E03">
              <w:rPr>
                <w:rFonts w:ascii="Arial" w:eastAsia="Times New Roman" w:hAnsi="Arial" w:cs="Arial"/>
                <w:sz w:val="20"/>
                <w:szCs w:val="20"/>
              </w:rPr>
              <w:t>5.9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4E4A77C" w14:textId="424AB614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 (</w:t>
            </w:r>
            <w:r w:rsidR="00711BA5" w:rsidRPr="00AF6E03">
              <w:rPr>
                <w:rFonts w:ascii="Arial" w:eastAsia="Times New Roman" w:hAnsi="Arial" w:cs="Arial"/>
                <w:sz w:val="20"/>
                <w:szCs w:val="20"/>
              </w:rPr>
              <w:t>3.5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2FA12C4" w14:textId="51005EF6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8 (</w:t>
            </w:r>
            <w:r w:rsidR="00711BA5" w:rsidRPr="00AF6E03">
              <w:rPr>
                <w:rFonts w:ascii="Arial" w:eastAsia="Times New Roman" w:hAnsi="Arial" w:cs="Arial"/>
                <w:sz w:val="20"/>
                <w:szCs w:val="20"/>
              </w:rPr>
              <w:t>5.6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EAED76D" w14:textId="5E5727EA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2 (5</w:t>
            </w:r>
            <w:r w:rsidR="00711BA5" w:rsidRPr="00AF6E03">
              <w:rPr>
                <w:rFonts w:ascii="Arial" w:eastAsia="Times New Roman" w:hAnsi="Arial" w:cs="Arial"/>
                <w:sz w:val="20"/>
                <w:szCs w:val="20"/>
              </w:rPr>
              <w:t>.2</w:t>
            </w: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048B2B7F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6A1051C5" w14:textId="77777777" w:rsidR="00024903" w:rsidRPr="00A94D94" w:rsidRDefault="00024903" w:rsidP="0002490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024903" w:rsidRPr="00AE124E" w14:paraId="11EF9466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4472A503" w14:textId="4327D4B8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D312FB0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2FF7DB4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E864B83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10BDABA" w14:textId="777777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ED2C80B" w14:textId="77777777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75129DC" w14:textId="77777777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FBFB663" w14:textId="77777777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8C4C929" w14:textId="526E5CFE" w:rsidR="00024903" w:rsidRPr="0025402C" w:rsidRDefault="00024903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5402C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B8533E" w:rsidRPr="0025402C">
              <w:rPr>
                <w:rFonts w:ascii="Arial" w:hAnsi="Arial" w:cs="Arial"/>
                <w:sz w:val="20"/>
                <w:szCs w:val="20"/>
                <w:lang w:val="en-US"/>
              </w:rPr>
              <w:t>19</w:t>
            </w:r>
            <w:r w:rsidRPr="0025402C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B8533E" w:rsidRPr="0025402C">
              <w:rPr>
                <w:rFonts w:ascii="Arial" w:hAnsi="Arial" w:cs="Arial"/>
                <w:sz w:val="20"/>
                <w:szCs w:val="20"/>
                <w:lang w:val="en-US"/>
              </w:rPr>
              <w:t>0.99</w:t>
            </w:r>
            <w:r w:rsidRPr="0025402C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25402C" w:rsidRPr="0025402C">
              <w:rPr>
                <w:rFonts w:ascii="Arial" w:hAnsi="Arial" w:cs="Arial"/>
                <w:sz w:val="20"/>
                <w:szCs w:val="20"/>
                <w:lang w:val="en-US"/>
              </w:rPr>
              <w:t>1.42</w:t>
            </w:r>
            <w:r w:rsidRPr="0025402C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7065F186" w14:textId="262FC9CD" w:rsidR="00024903" w:rsidRPr="0025402C" w:rsidRDefault="00024903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5402C">
              <w:rPr>
                <w:rFonts w:ascii="Arial" w:hAnsi="Arial" w:cs="Arial"/>
                <w:sz w:val="20"/>
                <w:szCs w:val="20"/>
                <w:lang w:val="en-US"/>
              </w:rPr>
              <w:t>0.0</w:t>
            </w:r>
            <w:r w:rsidR="0025402C" w:rsidRPr="0025402C">
              <w:rPr>
                <w:rFonts w:ascii="Arial" w:hAnsi="Arial" w:cs="Arial"/>
                <w:sz w:val="20"/>
                <w:szCs w:val="20"/>
                <w:lang w:val="en-US"/>
              </w:rPr>
              <w:t>65</w:t>
            </w:r>
          </w:p>
        </w:tc>
      </w:tr>
      <w:tr w:rsidR="00024903" w:rsidRPr="00AE124E" w14:paraId="73741F73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41F0C745" w14:textId="39F14179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D197F6D" w14:textId="161C2EAD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28 (69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63A5EDF" w14:textId="3E02DDEA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33 (79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8568EE4" w14:textId="4A82E8F1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0 (59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BB4A0A9" w14:textId="7E189713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2 (67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B845973" w14:textId="1C08DF2D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6 (53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685363" w14:textId="46659FC3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49 (69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053E929" w14:textId="24C12BF7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88 (73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6E24AED2" w14:textId="77777777" w:rsidR="00024903" w:rsidRPr="0025402C" w:rsidRDefault="00024903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1053A1D5" w14:textId="77777777" w:rsidR="00024903" w:rsidRPr="0025402C" w:rsidRDefault="00024903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24903" w:rsidRPr="00AE124E" w14:paraId="4D135015" w14:textId="77777777" w:rsidTr="00DF1A2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733E9D07" w14:textId="7ED00B5D" w:rsidR="00024903" w:rsidRPr="00AE124E" w:rsidRDefault="00024903" w:rsidP="00024903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41AFEF8" w14:textId="3427AF96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03 (31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AB43972" w14:textId="6AEE9E77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9 (21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F0CC3F2" w14:textId="0AA1467E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4 (41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7C60C95" w14:textId="4857A74B" w:rsidR="00024903" w:rsidRPr="00AF6E03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1 (33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3DD78A9" w14:textId="22FB704B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14 (47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6ABEA4" w14:textId="2E8F1197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22 (31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4206BD9" w14:textId="1495B10B" w:rsidR="00024903" w:rsidRPr="0025402C" w:rsidRDefault="00024903" w:rsidP="0002490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160BC3">
              <w:rPr>
                <w:rFonts w:ascii="Arial" w:eastAsia="Times New Roman" w:hAnsi="Arial" w:cs="Arial"/>
                <w:sz w:val="20"/>
                <w:szCs w:val="20"/>
              </w:rPr>
              <w:t>33 (27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1AD64E9C" w14:textId="77777777" w:rsidR="00024903" w:rsidRPr="0025402C" w:rsidRDefault="00024903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2A926401" w14:textId="77777777" w:rsidR="00024903" w:rsidRPr="0025402C" w:rsidRDefault="00024903" w:rsidP="0002490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DF021C" w:rsidRPr="00AE124E" w14:paraId="312FC7EE" w14:textId="77777777" w:rsidTr="00285F9A"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1E534B14" w14:textId="081F7F35" w:rsidR="00DF021C" w:rsidRPr="00AE124E" w:rsidRDefault="00DF1A26" w:rsidP="00DF021C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Age </w:t>
            </w: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4</w:t>
            </w: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0-</w:t>
            </w: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4</w:t>
            </w:r>
            <w:r w:rsidR="00A94D94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7C73FD21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C2C40B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E78096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3CC2DF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0CD0B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AEA42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DCA9E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346E4002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right w:val="nil"/>
            </w:tcBorders>
          </w:tcPr>
          <w:p w14:paraId="049A5EB4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DF021C" w:rsidRPr="00AE124E" w14:paraId="45FB1632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8988C83" w14:textId="183E3E74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F53470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8D864F5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0A5D24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4802436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2FA1D95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04DC18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206678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ABEA02C" w14:textId="797145B3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EC4DC5">
              <w:rPr>
                <w:rFonts w:ascii="Arial" w:hAnsi="Arial" w:cs="Arial"/>
                <w:sz w:val="20"/>
                <w:szCs w:val="20"/>
                <w:lang w:val="en-US"/>
              </w:rPr>
              <w:t>96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1.7</w:t>
            </w:r>
            <w:r w:rsidR="00EC4DC5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2.</w:t>
            </w:r>
            <w:r w:rsidR="00EC4DC5">
              <w:rPr>
                <w:rFonts w:ascii="Arial" w:hAnsi="Arial" w:cs="Arial"/>
                <w:sz w:val="20"/>
                <w:szCs w:val="20"/>
                <w:lang w:val="en-US"/>
              </w:rPr>
              <w:t>15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E13BB09" w14:textId="176A0CDD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A231ED" w:rsidRPr="00AE124E" w14:paraId="437A4C53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C8F5268" w14:textId="2D97EE42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593C3E" w14:textId="6A8F1564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809 (8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68F5E8" w14:textId="38B7017A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78 (6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AEA7E4" w14:textId="73B35DE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32 (6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6B8ACD" w14:textId="344EB66D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04 (6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B8C46C" w14:textId="3E925941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44 (7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5436EF" w14:textId="5D437360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457 (93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CC1E2D" w14:textId="54DC521B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794 (94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8AE9CC2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DC0AB59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231ED" w:rsidRPr="00AE124E" w14:paraId="7ACA36A7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5CEE192" w14:textId="58F8C791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B07A94" w14:textId="110E18CB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358 (1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5B3FC2" w14:textId="691B0CFE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83 (3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A9AD9A" w14:textId="011EED46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85 (3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75A24B" w14:textId="6EDA457C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61 (3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DFFDAD" w14:textId="4BDE2B0D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41 (2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1394F1" w14:textId="27FD225D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34 (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6.9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4592C7" w14:textId="0FC10EA4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54 (6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.4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11CC319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77551A6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231ED" w:rsidRPr="00AE124E" w14:paraId="5F723643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A9F98CF" w14:textId="18325944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B605A8" w14:textId="77777777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03CA4F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750F17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D0CFC2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BEF642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F9FEF8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B74463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5C77112" w14:textId="03B46E3C" w:rsidR="00A231ED" w:rsidRPr="00416AD8" w:rsidRDefault="00A231ED" w:rsidP="00A231E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416AD8">
              <w:rPr>
                <w:rFonts w:ascii="Arial" w:hAnsi="Arial" w:cs="Arial"/>
                <w:sz w:val="20"/>
                <w:szCs w:val="20"/>
                <w:lang w:val="en-US"/>
              </w:rPr>
              <w:t>1.74 (1.38-2.18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F49709F" w14:textId="791B33FC" w:rsidR="00A231ED" w:rsidRPr="00416AD8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416AD8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A231ED" w:rsidRPr="00AE124E" w14:paraId="22856131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B989284" w14:textId="6B98DE73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399430" w14:textId="1331023F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813 (9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F6E528" w14:textId="612511CD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06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C202B3" w14:textId="47DDC81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71 (8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EE7EB1" w14:textId="3F5C5974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68 (9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7F3B32" w14:textId="4693F9F1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77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0EC06A" w14:textId="30091035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80 (97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F84E6B" w14:textId="60826FD2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311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9E52349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6876047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231ED" w:rsidRPr="00AE124E" w14:paraId="5A914AA2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1EE6B6A" w14:textId="66869DD9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9BC0CF" w14:textId="3053A67B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56 (6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.4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40B66B" w14:textId="71ED3212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7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A2EBF5" w14:textId="22838161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5 (1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42DB9C" w14:textId="29EAB6B8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5 (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6.8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EFE610" w14:textId="7E39379D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3 (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3.8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59A6FE" w14:textId="142A74C4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5 (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2.7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681413" w14:textId="7411207B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1 (3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.4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8D6E069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66C0F3B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231ED" w:rsidRPr="00AE124E" w14:paraId="327D0BB9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2E920E4" w14:textId="3ED63920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9F7DDB" w14:textId="77777777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AC08C9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D9D2C5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77C1E9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56C250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695986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9C10B9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C3A2EAC" w14:textId="065D7159" w:rsidR="00A231ED" w:rsidRPr="00050E7B" w:rsidRDefault="00A231ED" w:rsidP="00A231E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50E7B">
              <w:rPr>
                <w:rFonts w:ascii="Arial" w:hAnsi="Arial" w:cs="Arial"/>
                <w:sz w:val="20"/>
                <w:szCs w:val="20"/>
                <w:lang w:val="en-US"/>
              </w:rPr>
              <w:t>1.46 (1.17-1.68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F1D4F6E" w14:textId="54C0999A" w:rsidR="00A231ED" w:rsidRPr="00050E7B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050E7B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A231ED" w:rsidRPr="00AE124E" w14:paraId="72FFA9EF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2378D1B" w14:textId="14BD73DD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2CF092" w14:textId="35461CB6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900 (9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15C783" w14:textId="79B2220E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236 (9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93DF74" w14:textId="17D6D6F3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79 (8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F05071" w14:textId="42FB784C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48 (9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4AB6BA" w14:textId="506B6C53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58 (9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50AF7A" w14:textId="3A29E002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446 (96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689940" w14:textId="16DFA516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733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CCBF7BD" w14:textId="77777777" w:rsidR="00A231ED" w:rsidRPr="00050E7B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7EBFAC2" w14:textId="77777777" w:rsidR="00A231ED" w:rsidRPr="00050E7B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31ED" w:rsidRPr="00AE124E" w14:paraId="544B7AB6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5271E46" w14:textId="3A532FD5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C1455C" w14:textId="27CDFFD4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02 (5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>.1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8EC3C6" w14:textId="7CA80378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1 (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F9453E" w14:textId="36A4A449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22 (1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E22BD9" w14:textId="4C58927B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6 (1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B8F2E1" w14:textId="42A19302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0 (6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.0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4A93C8" w14:textId="2C384B19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20 (4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.3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1424AB" w14:textId="1EA4E099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23 (3</w:t>
            </w:r>
            <w:r w:rsidR="003F7BA4">
              <w:rPr>
                <w:rFonts w:ascii="Arial" w:eastAsia="Times New Roman" w:hAnsi="Arial" w:cs="Arial"/>
                <w:sz w:val="20"/>
                <w:szCs w:val="20"/>
              </w:rPr>
              <w:t>.0</w:t>
            </w: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DCF72C3" w14:textId="77777777" w:rsidR="00A231ED" w:rsidRPr="00050E7B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A7276FC" w14:textId="77777777" w:rsidR="00A231ED" w:rsidRPr="00050E7B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31ED" w:rsidRPr="00AE124E" w14:paraId="408E629A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EAF77CC" w14:textId="65E74A86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93CB96" w14:textId="77777777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F62AB6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D14D33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8B8980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26C399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2AA516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0C3B66" w14:textId="7777777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B4F7C04" w14:textId="0D432A2E" w:rsidR="00A231ED" w:rsidRPr="00050E7B" w:rsidRDefault="00A231ED" w:rsidP="00A231E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050E7B">
              <w:rPr>
                <w:rFonts w:ascii="Arial" w:hAnsi="Arial" w:cs="Arial"/>
                <w:sz w:val="20"/>
                <w:szCs w:val="20"/>
                <w:lang w:val="en-US"/>
              </w:rPr>
              <w:t>1.08 (0.98-1.20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35575A0" w14:textId="75067A96" w:rsidR="00A231ED" w:rsidRPr="00050E7B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050E7B">
              <w:rPr>
                <w:rFonts w:ascii="Arial" w:hAnsi="Arial" w:cs="Arial"/>
                <w:sz w:val="20"/>
                <w:szCs w:val="20"/>
                <w:lang w:val="en-US"/>
              </w:rPr>
              <w:t>0.11</w:t>
            </w:r>
          </w:p>
        </w:tc>
      </w:tr>
      <w:tr w:rsidR="00A231ED" w:rsidRPr="00AE124E" w14:paraId="7095B9AE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16981DE" w14:textId="5427AA2B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A7E5E9" w14:textId="61FB02F1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807 (6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2BE154" w14:textId="29758C3A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74 (4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702A83" w14:textId="6C935C6B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61 (5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1B92A6" w14:textId="72B969D6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61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D5A07B" w14:textId="764609A5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79 (7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7A4EAB" w14:textId="56C085BF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211 (7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28FAF8" w14:textId="1CE5D431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321 (6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330D7E2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3D6C022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231ED" w:rsidRPr="00AE124E" w14:paraId="7B9F4443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B01468A" w14:textId="00CF2F32" w:rsidR="00A231ED" w:rsidRPr="00AE124E" w:rsidRDefault="00A231ED" w:rsidP="00A231E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FBFF90" w14:textId="7E7FAB17" w:rsidR="00A231ED" w:rsidRPr="00972144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429 (3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881293" w14:textId="765798AF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93 (5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3D7462" w14:textId="483238CD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43 (4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A6AB7E" w14:textId="7A288A35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32 (3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0DDD17" w14:textId="5C139737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30 (2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E76671" w14:textId="023B32E3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89 (3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51C188" w14:textId="2F414F00" w:rsidR="00A231ED" w:rsidRPr="00A231ED" w:rsidRDefault="00A231ED" w:rsidP="00A231ED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F10E1F">
              <w:rPr>
                <w:rFonts w:ascii="Arial" w:eastAsia="Times New Roman" w:hAnsi="Arial" w:cs="Arial"/>
                <w:sz w:val="20"/>
                <w:szCs w:val="20"/>
              </w:rPr>
              <w:t>142 (3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D7A7F5B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F74B70D" w14:textId="77777777" w:rsidR="00A231ED" w:rsidRPr="00DF1A26" w:rsidRDefault="00A231ED" w:rsidP="00A231ED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5B2F5E65" w14:textId="77777777" w:rsidTr="00285F9A"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0CB1C4E2" w14:textId="02ECD58E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50-59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DAB8EB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F4C64B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680A8D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69C539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BFFB3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1643B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30237C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04CE36D3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right w:val="nil"/>
            </w:tcBorders>
          </w:tcPr>
          <w:p w14:paraId="7619E9E8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00268B11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3451EEF" w14:textId="54827933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DC09349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FDF36E7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14A1E86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381D60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6FC4167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665E04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D594DFF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611F971" w14:textId="4F5479C0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08 (1.88-2.30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A9B3AAC" w14:textId="39B84C9F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DF021C" w:rsidRPr="00AE124E" w14:paraId="506B9F80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1B1AF97" w14:textId="72541FD1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AA1855" w14:textId="68033A1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40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74735C" w14:textId="29B4631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3 (7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7A5B46" w14:textId="32DE7B9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2 (6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0C77E1" w14:textId="4D04680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5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5FB87E" w14:textId="6252EA6B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0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35BE1A" w14:textId="42D674B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84 (9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CA9688" w14:textId="31B2598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06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DFDA3E5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6853C6A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03156755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BD2C80B" w14:textId="0B8F4409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511FF7" w14:textId="7FAFAFA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44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443BFE" w14:textId="0BEFDBA8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3 (2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BE6375" w14:textId="704FBDF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1 (3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FA2D6F" w14:textId="69DDAC2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0 (2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ADE26D" w14:textId="7C0293F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D4470B" w14:textId="42E272D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3 (5.3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B6237F" w14:textId="0BB5AC6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0 (3.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27CA94F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378244D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12018975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729D4AF" w14:textId="1AB08612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D12F3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0E3D0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4932A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281D95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03C7E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18BC89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05C8E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CF85C46" w14:textId="0131015F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1.94 (1.69-2.23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EF89890" w14:textId="7FC6412C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DF021C" w:rsidRPr="00AE124E" w14:paraId="11F430CE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003095F" w14:textId="797ED890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8B605E" w14:textId="2772152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78 (9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FCF4B4" w14:textId="3482B2E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4 (8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446F4A" w14:textId="6BE5FF9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7 (7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6E31D0" w14:textId="5C670CC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2 (8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79E0C9" w14:textId="124FBB2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8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B17242" w14:textId="5B6D7AA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52 (98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7935E7" w14:textId="31F409E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5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615B64A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9FEE06B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2841EEFB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00110B2" w14:textId="49BDEC6A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EA6FE8" w14:textId="438BA5F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9 (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D3D8B1" w14:textId="1D0B252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 (2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2CEE19" w14:textId="696667D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 (2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B6E8DB" w14:textId="644AEAC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3 (1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10071B" w14:textId="4CF9924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 (5.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ED5FB7" w14:textId="2ECE296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 (2.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7DBF34" w14:textId="097182A8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 (3.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C1D11EB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2455105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0EC0D045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479D593" w14:textId="6B900BB3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03195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EF9CC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5F7D4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54E82C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5BDDB7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55878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3D1BE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96499A0" w14:textId="72EE80B2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53 (1.36-1.72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366831E" w14:textId="0A42BA5C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DF021C" w:rsidRPr="00AE124E" w14:paraId="18E0CD3B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602ADA7" w14:textId="5E0C4D52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CC9730" w14:textId="4D7DB06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66 (9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0FD21" w14:textId="2AD266D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9 (8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8BBC04" w14:textId="471B3CE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5 (8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B8EE45" w14:textId="16421F7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5 (8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99C0FC" w14:textId="641DEB6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5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8D36F3" w14:textId="2847D8A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52 (96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81D2FC" w14:textId="0DFD268B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70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287C4B1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D91AE84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056ABA5A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32E0AA8" w14:textId="1155977F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5B87AE" w14:textId="2A214FC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6 (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70DDFB" w14:textId="1109BD98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6 (1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00A068" w14:textId="52F2CBB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 (1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166E6D" w14:textId="286ADF5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0 (1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9731BA" w14:textId="776EE0A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 (8.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5B7626" w14:textId="6F058A5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3 (4.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D077E1" w14:textId="6896ED8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 (4.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793D80B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DD3E7A7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0AE40878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A7BC983" w14:textId="205B3F60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EE96FC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2306B5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C51A5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8FFAC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94A4A5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7D2D8D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494B6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DDD4A7C" w14:textId="19948D52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11 (1.03-1.20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D7F621F" w14:textId="79F7DEB5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008</w:t>
            </w:r>
          </w:p>
        </w:tc>
      </w:tr>
      <w:tr w:rsidR="00DF021C" w:rsidRPr="00AE124E" w14:paraId="06ADBDAE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925A8D3" w14:textId="406DD715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CAA08F" w14:textId="219A6BB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33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7E7C18" w14:textId="15A1723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9 (5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6B7F02" w14:textId="4402BC0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3 (6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F444D8" w14:textId="07302D1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6 (6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01F97F" w14:textId="054B264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7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CD4D9C" w14:textId="02B9952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47 (71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2736A8" w14:textId="688D3AE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1 (7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768B4D5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6EE1523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058F57D7" w14:textId="77777777" w:rsidTr="00285F9A"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52526725" w14:textId="65822D9E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3E4BD35A" w14:textId="1B41995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97 (33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7DF80686" w14:textId="50D12A4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1 (44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2F1F32EC" w14:textId="4DA18CE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0 (36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5AF16578" w14:textId="5445461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4 (39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79CE8F59" w14:textId="3C552EC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0 (34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045E329C" w14:textId="3F87676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0 (29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2CC84617" w14:textId="3970E00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2 (28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A35BBC5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1A713F1F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39FAEB83" w14:textId="77777777" w:rsidTr="00285F9A">
        <w:tc>
          <w:tcPr>
            <w:tcW w:w="225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</w:tcPr>
          <w:p w14:paraId="1DDE6DB9" w14:textId="77777777" w:rsidR="00F32309" w:rsidRDefault="00F32309" w:rsidP="00DF021C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  <w:p w14:paraId="3362A406" w14:textId="6BB51B1F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lastRenderedPageBreak/>
              <w:t>Age 60-69</w:t>
            </w: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</w:tcPr>
          <w:p w14:paraId="6A3B49F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91E6D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50C87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26CC9B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840E35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21CE1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EB083C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6" w:space="0" w:color="auto"/>
              <w:left w:val="nil"/>
              <w:right w:val="nil"/>
            </w:tcBorders>
          </w:tcPr>
          <w:p w14:paraId="6BA7F07D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right w:val="nil"/>
            </w:tcBorders>
          </w:tcPr>
          <w:p w14:paraId="24C1CDA5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72A9E3BF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B05FCC6" w14:textId="0C7421E6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FBF22C7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2A606E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662D6BB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8D49A7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F370C4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DDF682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EAB379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981A30F" w14:textId="06B73AB0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10 (1.93-2.28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D593743" w14:textId="38374495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DF021C" w:rsidRPr="00AE124E" w14:paraId="39B59E8D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A93117E" w14:textId="20DDCCE5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12F965" w14:textId="358E8DB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44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F683D0" w14:textId="474260D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29 (7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2BA098" w14:textId="48B033E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40 (6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BCE5D9" w14:textId="1F8632E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65 (7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CA8E9F" w14:textId="1D2A61F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43 (9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CE4CF7" w14:textId="665AAA2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46 (96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6B8C74" w14:textId="7B993EE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21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8F8071F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E3606F4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6E65F790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7904DE2" w14:textId="3B6E056F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089597" w14:textId="2BC7AF3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41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5FAE6D" w14:textId="5DC8407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5 (2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B36D01" w14:textId="1CF0E48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2 (3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699E4C" w14:textId="377DEA2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3 (3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EAA8C6" w14:textId="3DA72DF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 (1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595B6B" w14:textId="5772FBF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 (4.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14E726" w14:textId="53FDA5A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5 (3.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FF45706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BBB6030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39A5D4D8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8D73F41" w14:textId="7418CC5B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A288D6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686CFB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29C0F6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DC66DF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635A1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851A5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4FAB8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F736D7A" w14:textId="3CF77B05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04 (1.87-2.22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A3B8D3A" w14:textId="59517A85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DF021C" w:rsidRPr="00AE124E" w14:paraId="4F5828BA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9E33617" w14:textId="1243BC81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9EDF1C" w14:textId="4AC3005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497 (8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E1E4FA" w14:textId="5386235B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34 (6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1A2051" w14:textId="1D41BA8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0 (6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568092" w14:textId="7B83912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6 (6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8F1CE9" w14:textId="0993D14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6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54CF24" w14:textId="191B59C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12 (9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9B7044" w14:textId="6FECC16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19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32ED8E4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74363CA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11E9043C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41F5A70" w14:textId="5409DDB9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DD3F9F" w14:textId="01FBB64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15 (1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DE94CC" w14:textId="18F438C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0 (3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FF2E5F" w14:textId="1BE7F0C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6 (3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A2F1AA" w14:textId="30475C9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5 (3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1DEA0A" w14:textId="1F6670A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 (9.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A84F09" w14:textId="111E16DB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 (6.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ECD819" w14:textId="4D3881A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6 (4.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42B0A08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22C8B4E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2F6F36EB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3541D8E" w14:textId="298A9BBC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FEAD6C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4FE41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EE6115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0F3FD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10F37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583C2D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09431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75ED045" w14:textId="2D19696F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95 (1.79-2.12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B68D2E3" w14:textId="21DBA086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DF021C" w:rsidRPr="00AE124E" w14:paraId="4D6CF381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89A90F0" w14:textId="246E106D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B7308A" w14:textId="5B6D732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08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CDE071" w14:textId="45ED662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27 (7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2845BD" w14:textId="78D50DF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9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0832B5" w14:textId="65694118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9 (7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8E3BCC" w14:textId="38156B2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30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98C61E" w14:textId="08DCCF3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59 (9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F551E7" w14:textId="1ED616D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04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C53DF10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8A141FB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58066E86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7C673FA" w14:textId="14990C9F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5C2F09" w14:textId="70DA9AA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6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8557B8" w14:textId="294D728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3 (2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82F375" w14:textId="6032E1C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1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C2792B" w14:textId="522AE4C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7 (2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AF19CC" w14:textId="143EC20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 (8.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7D8346" w14:textId="6F2FA4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6 (6.1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21D7F2" w14:textId="59DB622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7 (3.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C660547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0E54EA1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4E892E5A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9CAE413" w14:textId="053CC0DD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9C54C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6CAEF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80B8FC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45561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039EB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EBE84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3BE9C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2845148" w14:textId="2FBF4671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01 (0.96-1.07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92F16C3" w14:textId="71A31104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0.67</w:t>
            </w:r>
          </w:p>
        </w:tc>
      </w:tr>
      <w:tr w:rsidR="00DF021C" w:rsidRPr="00AE124E" w14:paraId="1224B008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FC401AB" w14:textId="00F3D8BC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80E832" w14:textId="4AF1864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41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588F5E" w14:textId="099EEA2B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3 (5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80F4BE" w14:textId="3CEB743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95 (6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3A16EF" w14:textId="2DAF50C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4 (7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8E969A" w14:textId="3A771DD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4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349298" w14:textId="1A436EF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74 (7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E8CCC6" w14:textId="01574E0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1 (6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404B600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3C6F152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3344D94D" w14:textId="77777777" w:rsidTr="00285F9A"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2481E332" w14:textId="7A76FCAA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25F5C929" w14:textId="37B57C0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61 (33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6132F51F" w14:textId="172A92E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8 (44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7AF28E2F" w14:textId="713D494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1 (32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46459ECE" w14:textId="7B396DA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8 (3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77EA16E1" w14:textId="33028B2B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5 (33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6A7CB1F8" w14:textId="71B878D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42 (30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4CC4573A" w14:textId="2D1FDF1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7 (32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35327A2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8244A57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0CB5D38A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C1ACBAC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0447F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48ED2D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BF9E4D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28F0B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A6DF4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CFFE2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5719AE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B81026E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F46DDBF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5D0DE22C" w14:textId="77777777" w:rsidTr="00285F9A">
        <w:tc>
          <w:tcPr>
            <w:tcW w:w="225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020C5A1C" w14:textId="6CDCAF1E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≥70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E9A536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73D59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D5216B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700ED7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F6297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A0BE0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A5D9B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</w:tcPr>
          <w:p w14:paraId="169D5763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</w:tcPr>
          <w:p w14:paraId="2D2E1CA6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260A6FE3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AA91F7" w14:textId="4EC6F9F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2AEA4B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F2079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197F5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37573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19C9AD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5AAC8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0992669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E63578C" w14:textId="5F25942D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27 (2.08-2.47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42261B0" w14:textId="763274D4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DF021C" w:rsidRPr="00AE124E" w14:paraId="4B7D76F5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730DDC" w14:textId="68A3EDA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E7AC2E" w14:textId="6D8E096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28 (8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C532E8" w14:textId="2E0CD32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36 (7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3ED215" w14:textId="378EC3F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66 (6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0E6DBB" w14:textId="025945F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01 (6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9493AB" w14:textId="02DE623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9 (8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F20754" w14:textId="0916014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43 (95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0FCCE7" w14:textId="5FEE2B8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53 (98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B3473EA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64FB91D" w14:textId="77777777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F021C" w:rsidRPr="00AE124E" w14:paraId="7596F64A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74984A6" w14:textId="1929DDE4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72A082" w14:textId="777CDA4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07 (1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846AA7" w14:textId="3E1EFD5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9 (2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FC50D3" w14:textId="108F0AA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6 (3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B5856B" w14:textId="042741C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9 (3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CC40C0" w14:textId="7C3403F2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 (1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DCC849" w14:textId="75AECD8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 (4.5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FC7DC0" w14:textId="57C5996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 (1.7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B70F16F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6EB227D" w14:textId="77777777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F021C" w:rsidRPr="00AE124E" w14:paraId="0E96175D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736FC4" w14:textId="00E6414D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9387D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CF5AE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DF76A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D7048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D5D3E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E7651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7DECE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FF51322" w14:textId="7CC71C58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95 (1.82-2.09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7EBDD4F" w14:textId="399B524C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DF021C" w:rsidRPr="00AE124E" w14:paraId="3B806E92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0B0156" w14:textId="3BE8D4A9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3EFCB5" w14:textId="2506802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693 (77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719C00" w14:textId="06EC548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2 (6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7A633A" w14:textId="7A4BC7C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56 (53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3D5687" w14:textId="21B4DC6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66 (6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D4432" w14:textId="2CFDD4E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0 (8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9E131F" w14:textId="04E8D2E3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18 (93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5067BF" w14:textId="538C8A5B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21 (93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33A90246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5C902E1" w14:textId="77777777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F021C" w:rsidRPr="00AE124E" w14:paraId="556744EB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91EA231" w14:textId="3C6932C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4112C2" w14:textId="338D6DE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16 (23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7977F7" w14:textId="6B15281E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3 (3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FC1042" w14:textId="11C6951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2 (47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085911" w14:textId="7F5D5B6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1 (3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4DB7A6" w14:textId="6D714F4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6 (1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8AFFF2" w14:textId="5257BDD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8 (7.5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89B9EF" w14:textId="2C350748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6 (7.2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5AEE98D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242BD5D" w14:textId="77777777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F021C" w:rsidRPr="00AE124E" w14:paraId="608B82CC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CBC4AF" w14:textId="374614E2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45723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3AD57B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1CD06A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74286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3E0214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E2A83D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5CE00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80AA13D" w14:textId="5556E5E5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color w:val="FF0000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15 (1.97-2.34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AD88C4E" w14:textId="1FB14160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DF021C" w:rsidRPr="00AE124E" w14:paraId="48EF4F0F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25ACB1" w14:textId="79A15845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5EE150" w14:textId="057BCFD8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54 (8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F679D3" w14:textId="52DF60E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23 (7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AC8399" w14:textId="3DE281C8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2 (67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41464C" w14:textId="661653F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0 (7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32908D" w14:textId="0632080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0 (9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E03AE1" w14:textId="2D88EB1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00 (95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3F926B" w14:textId="274A729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19 (98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3BE0F40E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FFF871E" w14:textId="77777777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F021C" w:rsidRPr="00AE124E" w14:paraId="4F0F3324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B8BF07" w14:textId="2F66D8B6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853B73" w14:textId="41FF7774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91 (1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465E54" w14:textId="24B8EB61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2 (2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9D9527" w14:textId="3098C22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41 (33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6FF4CC" w14:textId="6293CFBC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7 (2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0F2B14" w14:textId="0AD9D60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3 (9.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F44022" w14:textId="27AE5B8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 (4.5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4D3617" w14:textId="77753629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 (2.4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120CCD2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25E8489" w14:textId="77777777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DF021C" w:rsidRPr="00AE124E" w14:paraId="595332B7" w14:textId="77777777" w:rsidTr="00285F9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529CED6" w14:textId="383D9EB5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F0AAA6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CFAA60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C7F953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48D7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A3DD6D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729E92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3A5088" w14:textId="77777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330573D" w14:textId="513416BA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93 (0.88-0.98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08F6CF1" w14:textId="39AB9ADB" w:rsidR="00DF021C" w:rsidRPr="00AE124E" w:rsidRDefault="00DF021C" w:rsidP="00DF021C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008</w:t>
            </w:r>
          </w:p>
        </w:tc>
      </w:tr>
      <w:tr w:rsidR="00DF021C" w:rsidRPr="00AE124E" w14:paraId="67A93860" w14:textId="77777777" w:rsidTr="00285F9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7CD7629" w14:textId="6C6D2101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3B015F" w14:textId="66B8E43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301 (6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B08ABC" w14:textId="4C2DC2A8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45 (5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C6ED04" w14:textId="737417E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58 (6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7F9E6D" w14:textId="05878F9D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06 (7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EDA2A1" w14:textId="729A86C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2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84A4AC" w14:textId="53AA3D9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46 (7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AE3E71" w14:textId="2071B777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4 (6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69E3484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E518007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DF021C" w:rsidRPr="00AE124E" w14:paraId="6629A69A" w14:textId="77777777" w:rsidTr="00285F9A">
        <w:tc>
          <w:tcPr>
            <w:tcW w:w="22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61E49EAE" w14:textId="338DEF8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AA850F4" w14:textId="74D2DCEA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79 (34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6366F04" w14:textId="24C1985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9 (45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14DC625" w14:textId="6FF06606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1 (32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FB73D2E" w14:textId="75C22325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7 (22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3B2C8FC" w14:textId="16A912A0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9 (34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CD512A8" w14:textId="73AC866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33 (30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539B031" w14:textId="0551686F" w:rsidR="00DF021C" w:rsidRPr="00AE124E" w:rsidRDefault="00DF021C" w:rsidP="00DF021C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90 (37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12916B3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058B523" w14:textId="77777777" w:rsidR="00DF021C" w:rsidRPr="00AE124E" w:rsidRDefault="00DF021C" w:rsidP="00DF021C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</w:tbl>
    <w:p w14:paraId="65275FB4" w14:textId="77777777" w:rsidR="0070138B" w:rsidRPr="00AE124E" w:rsidRDefault="0070138B" w:rsidP="0070138B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p w14:paraId="07D2B441" w14:textId="77777777" w:rsidR="0070138B" w:rsidRPr="00AE124E" w:rsidRDefault="0070138B" w:rsidP="0070138B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lang w:val="en-US"/>
        </w:rPr>
        <w:t xml:space="preserve">* Percentage indicates the proportion of patients with a specific patient molecular characteristic among all patients or in strata of tumor location (cecum, ascending colon, transverse colon, descending colon, sigmoid colon, and rectum).  </w:t>
      </w:r>
    </w:p>
    <w:p w14:paraId="4464E3FE" w14:textId="745EF647" w:rsidR="00C119F4" w:rsidRPr="00AE124E" w:rsidRDefault="00C119F4" w:rsidP="00C119F4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vertAlign w:val="superscript"/>
          <w:lang w:val="en-US"/>
        </w:rPr>
        <w:t xml:space="preserve">† </w:t>
      </w:r>
      <w:r w:rsidRPr="00AE124E">
        <w:rPr>
          <w:rFonts w:ascii="Arial" w:eastAsia="Yu Gothic" w:hAnsi="Arial" w:cs="Arial"/>
          <w:lang w:val="en-US"/>
        </w:rPr>
        <w:t xml:space="preserve">Multivariable odds ratio (OR) </w:t>
      </w:r>
      <w:r w:rsidR="001704B0" w:rsidRPr="001704B0">
        <w:rPr>
          <w:rFonts w:ascii="Arial" w:eastAsia="Yu Gothic" w:hAnsi="Arial" w:cs="Arial"/>
          <w:lang w:val="en-US"/>
        </w:rPr>
        <w:t xml:space="preserve">(with 95% confidence interval) </w:t>
      </w:r>
      <w:r w:rsidRPr="00AE124E">
        <w:rPr>
          <w:rFonts w:ascii="Arial" w:eastAsia="Yu Gothic" w:hAnsi="Arial" w:cs="Arial"/>
          <w:lang w:val="en-US"/>
        </w:rPr>
        <w:t xml:space="preserve">for molecular marker positivity </w:t>
      </w:r>
      <w:r w:rsidR="00236399" w:rsidRPr="00236399">
        <w:rPr>
          <w:rFonts w:ascii="Arial" w:eastAsia="Yu Gothic" w:hAnsi="Arial" w:cs="Arial"/>
          <w:lang w:val="en-US"/>
        </w:rPr>
        <w:t xml:space="preserve">(i.e., </w:t>
      </w:r>
      <w:r w:rsidR="00236399">
        <w:rPr>
          <w:rFonts w:ascii="Arial" w:eastAsia="Yu Gothic" w:hAnsi="Arial" w:cs="Arial"/>
          <w:lang w:val="en-US"/>
        </w:rPr>
        <w:t>MSI-high</w:t>
      </w:r>
      <w:r w:rsidR="000B535E">
        <w:rPr>
          <w:rFonts w:ascii="Arial" w:eastAsia="Yu Gothic" w:hAnsi="Arial" w:cs="Arial"/>
          <w:lang w:val="en-US"/>
        </w:rPr>
        <w:t>,</w:t>
      </w:r>
      <w:r w:rsidR="00236399">
        <w:rPr>
          <w:rFonts w:ascii="Arial" w:eastAsia="Yu Gothic" w:hAnsi="Arial" w:cs="Arial"/>
          <w:lang w:val="en-US"/>
        </w:rPr>
        <w:t xml:space="preserve"> </w:t>
      </w:r>
      <w:r w:rsidR="00236399" w:rsidRPr="00236399">
        <w:rPr>
          <w:rFonts w:ascii="Arial" w:eastAsia="Yu Gothic" w:hAnsi="Arial" w:cs="Arial"/>
          <w:lang w:val="en-US"/>
        </w:rPr>
        <w:t xml:space="preserve">CIMP-high, </w:t>
      </w:r>
      <w:r w:rsidR="00236399" w:rsidRPr="00361BEC">
        <w:rPr>
          <w:rFonts w:ascii="Arial" w:eastAsia="Yu Gothic" w:hAnsi="Arial" w:cs="Arial"/>
          <w:i/>
          <w:iCs/>
          <w:lang w:val="en-US"/>
        </w:rPr>
        <w:t>BRAF</w:t>
      </w:r>
      <w:r w:rsidR="00236399" w:rsidRPr="00236399">
        <w:rPr>
          <w:rFonts w:ascii="Arial" w:eastAsia="Yu Gothic" w:hAnsi="Arial" w:cs="Arial"/>
          <w:lang w:val="en-US"/>
        </w:rPr>
        <w:t xml:space="preserve"> mutation, or </w:t>
      </w:r>
      <w:r w:rsidR="00236399" w:rsidRPr="00361BEC">
        <w:rPr>
          <w:rFonts w:ascii="Arial" w:eastAsia="Yu Gothic" w:hAnsi="Arial" w:cs="Arial"/>
          <w:i/>
          <w:iCs/>
          <w:lang w:val="en-US"/>
        </w:rPr>
        <w:t>KRAS</w:t>
      </w:r>
      <w:r w:rsidR="00236399" w:rsidRPr="00236399">
        <w:rPr>
          <w:rFonts w:ascii="Arial" w:eastAsia="Yu Gothic" w:hAnsi="Arial" w:cs="Arial"/>
          <w:lang w:val="en-US"/>
        </w:rPr>
        <w:t xml:space="preserve"> mutation) </w:t>
      </w:r>
      <w:r w:rsidRPr="00AE124E">
        <w:rPr>
          <w:rFonts w:ascii="Arial" w:eastAsia="Yu Gothic" w:hAnsi="Arial" w:cs="Arial"/>
          <w:lang w:val="en-US"/>
        </w:rPr>
        <w:t xml:space="preserve">and </w:t>
      </w:r>
      <w:proofErr w:type="spellStart"/>
      <w:r w:rsidRPr="00AE124E">
        <w:rPr>
          <w:rFonts w:ascii="Arial" w:hAnsi="Arial" w:cs="Arial"/>
          <w:lang w:val="en-US"/>
        </w:rPr>
        <w:t>P</w:t>
      </w:r>
      <w:r w:rsidRPr="00AE124E">
        <w:rPr>
          <w:rFonts w:ascii="Arial" w:hAnsi="Arial" w:cs="Arial"/>
          <w:vertAlign w:val="subscript"/>
          <w:lang w:val="en-US"/>
        </w:rPr>
        <w:t>trend</w:t>
      </w:r>
      <w:proofErr w:type="spellEnd"/>
      <w:r w:rsidRPr="00AE124E">
        <w:rPr>
          <w:rFonts w:ascii="Arial" w:hAnsi="Arial" w:cs="Arial"/>
          <w:lang w:val="en-US"/>
        </w:rPr>
        <w:t xml:space="preserve"> were calculated by the linear trend test across the ordinal categories of subsite location variable [from rectum (1) to ascending colon (5)] in the multivariable logistic regression model adjusted for sex (female vs. male), family history of colorectal cancer (present vs. absent), and study (i.e., cohort).</w:t>
      </w:r>
    </w:p>
    <w:p w14:paraId="462E2694" w14:textId="198D5207" w:rsidR="0070138B" w:rsidRPr="00AE124E" w:rsidRDefault="0070138B" w:rsidP="0070138B">
      <w:pPr>
        <w:spacing w:after="160" w:line="240" w:lineRule="auto"/>
        <w:contextualSpacing/>
        <w:rPr>
          <w:rFonts w:ascii="Arial" w:hAnsi="Arial" w:cs="Arial"/>
          <w:shd w:val="clear" w:color="auto" w:fill="FFFFFF"/>
        </w:rPr>
        <w:sectPr w:rsidR="0070138B" w:rsidRPr="00AE124E" w:rsidSect="00A4579D">
          <w:pgSz w:w="15840" w:h="12240" w:orient="landscape"/>
          <w:pgMar w:top="720" w:right="720" w:bottom="720" w:left="720" w:header="288" w:footer="720" w:gutter="0"/>
          <w:cols w:space="720"/>
          <w:docGrid w:linePitch="360"/>
        </w:sectPr>
      </w:pPr>
      <w:r w:rsidRPr="00AE124E">
        <w:rPr>
          <w:rFonts w:ascii="Arial" w:hAnsi="Arial" w:cs="Arial"/>
          <w:lang w:val="en-US"/>
        </w:rPr>
        <w:t xml:space="preserve">Abbreviations: </w:t>
      </w:r>
      <w:r w:rsidR="00F52F6B" w:rsidRPr="00AE124E">
        <w:rPr>
          <w:rFonts w:ascii="Arial" w:hAnsi="Arial" w:cs="Arial"/>
          <w:lang w:val="en-US"/>
        </w:rPr>
        <w:t xml:space="preserve">CI, confidence interval; </w:t>
      </w:r>
      <w:r w:rsidRPr="00AE124E">
        <w:rPr>
          <w:rFonts w:ascii="Arial" w:hAnsi="Arial" w:cs="Arial"/>
          <w:lang w:val="en-US"/>
        </w:rPr>
        <w:t>CIMP, CpG island methylator phenotype; MSI, microsatellite instability</w:t>
      </w:r>
      <w:r w:rsidR="00D80A1D" w:rsidRPr="00AE124E">
        <w:rPr>
          <w:rFonts w:ascii="Arial" w:hAnsi="Arial" w:cs="Arial"/>
          <w:lang w:val="en-US"/>
        </w:rPr>
        <w:t xml:space="preserve">; </w:t>
      </w:r>
      <w:proofErr w:type="gramStart"/>
      <w:r w:rsidR="00D80A1D" w:rsidRPr="00AE124E">
        <w:rPr>
          <w:rFonts w:ascii="Arial" w:hAnsi="Arial" w:cs="Arial"/>
          <w:lang w:val="en-US"/>
        </w:rPr>
        <w:t>OR,</w:t>
      </w:r>
      <w:proofErr w:type="gramEnd"/>
      <w:r w:rsidR="00D80A1D" w:rsidRPr="00AE124E">
        <w:rPr>
          <w:rFonts w:ascii="Arial" w:hAnsi="Arial" w:cs="Arial"/>
          <w:lang w:val="en-US"/>
        </w:rPr>
        <w:t xml:space="preserve"> odds ratio.</w:t>
      </w:r>
    </w:p>
    <w:p w14:paraId="4793A249" w14:textId="6E6FD86D" w:rsidR="007A1559" w:rsidRPr="00AE124E" w:rsidRDefault="00AC2317" w:rsidP="00CD345B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</w:t>
      </w:r>
      <w:r w:rsidR="001938A7">
        <w:rPr>
          <w:rFonts w:ascii="Arial" w:hAnsi="Arial" w:cs="Arial"/>
          <w:sz w:val="24"/>
          <w:szCs w:val="24"/>
          <w:lang w:val="en-US"/>
        </w:rPr>
        <w:t>T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ble </w:t>
      </w:r>
      <w:r w:rsidR="00D103F4">
        <w:rPr>
          <w:rFonts w:ascii="Arial" w:hAnsi="Arial" w:cs="Arial"/>
          <w:sz w:val="24"/>
          <w:szCs w:val="24"/>
          <w:lang w:val="en-US"/>
        </w:rPr>
        <w:t>5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.  Molecular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C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haracteristics of </w:t>
      </w:r>
      <w:bookmarkStart w:id="3" w:name="_Hlk102666379"/>
      <w:r w:rsidR="00575B91" w:rsidRPr="00575B91">
        <w:rPr>
          <w:rFonts w:ascii="Arial" w:hAnsi="Arial" w:cs="Arial"/>
          <w:sz w:val="24"/>
          <w:szCs w:val="24"/>
          <w:lang w:val="en-US"/>
        </w:rPr>
        <w:t xml:space="preserve">Early-onset and Later-onset </w:t>
      </w:r>
      <w:bookmarkEnd w:id="3"/>
      <w:r w:rsidR="009553A8" w:rsidRPr="00AE124E">
        <w:rPr>
          <w:rFonts w:ascii="Arial" w:hAnsi="Arial" w:cs="Arial"/>
          <w:sz w:val="24"/>
          <w:szCs w:val="24"/>
          <w:lang w:val="en-US"/>
        </w:rPr>
        <w:t>A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ccording to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P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rimary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T</w:t>
      </w:r>
      <w:r w:rsidR="00AA788E" w:rsidRPr="00AE124E">
        <w:rPr>
          <w:rFonts w:ascii="Arial" w:hAnsi="Arial" w:cs="Arial"/>
          <w:sz w:val="24"/>
          <w:szCs w:val="24"/>
          <w:lang w:val="en-US"/>
        </w:rPr>
        <w:t>umor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L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ocation in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trata of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F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mily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H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istory of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C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olorectal </w:t>
      </w:r>
      <w:r w:rsidR="009553A8" w:rsidRPr="00AE124E">
        <w:rPr>
          <w:rFonts w:ascii="Arial" w:hAnsi="Arial" w:cs="Arial"/>
          <w:sz w:val="24"/>
          <w:szCs w:val="24"/>
          <w:lang w:val="en-US"/>
        </w:rPr>
        <w:t>C</w:t>
      </w:r>
      <w:r w:rsidRPr="00AE124E">
        <w:rPr>
          <w:rFonts w:ascii="Arial" w:hAnsi="Arial" w:cs="Arial"/>
          <w:sz w:val="24"/>
          <w:szCs w:val="24"/>
          <w:lang w:val="en-US"/>
        </w:rPr>
        <w:t>ancer</w:t>
      </w:r>
    </w:p>
    <w:p w14:paraId="2F6BD6DA" w14:textId="571E2B48" w:rsidR="00CE797E" w:rsidRPr="00AE124E" w:rsidRDefault="00CE797E" w:rsidP="00AC2317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tbl>
      <w:tblPr>
        <w:tblW w:w="14580" w:type="dxa"/>
        <w:tblInd w:w="-180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240"/>
        <w:gridCol w:w="1260"/>
        <w:gridCol w:w="1170"/>
        <w:gridCol w:w="1170"/>
        <w:gridCol w:w="1260"/>
        <w:gridCol w:w="1260"/>
        <w:gridCol w:w="1260"/>
        <w:gridCol w:w="1260"/>
        <w:gridCol w:w="1710"/>
        <w:gridCol w:w="990"/>
      </w:tblGrid>
      <w:tr w:rsidR="00882F9C" w:rsidRPr="00AE124E" w14:paraId="4E30356F" w14:textId="77777777" w:rsidTr="00497395">
        <w:tc>
          <w:tcPr>
            <w:tcW w:w="32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B39F33C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olecular feature*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9353377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Total 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90440EF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ecum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33BEF75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A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D5E4528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Transverse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48FC75A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De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ADFADE6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Sigmoid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21F211B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Rectum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F45C665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ltivariable OR (95% CI)</w:t>
            </w:r>
            <w:r w:rsidRPr="00AE124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†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32D91CBC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proofErr w:type="spell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P</w:t>
            </w:r>
            <w:r w:rsidRPr="00AE124E">
              <w:rPr>
                <w:rFonts w:ascii="Arial" w:eastAsia="Yu Gothic" w:hAnsi="Arial" w:cs="Arial"/>
                <w:sz w:val="20"/>
                <w:szCs w:val="20"/>
                <w:vertAlign w:val="subscript"/>
                <w:lang w:val="en-US"/>
              </w:rPr>
              <w:t>trend</w:t>
            </w:r>
            <w:proofErr w:type="spellEnd"/>
            <w:r w:rsidRPr="00AE124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†</w:t>
            </w:r>
          </w:p>
        </w:tc>
      </w:tr>
      <w:tr w:rsidR="00882F9C" w:rsidRPr="00AE124E" w14:paraId="2173755F" w14:textId="77777777" w:rsidTr="00497395">
        <w:tc>
          <w:tcPr>
            <w:tcW w:w="324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</w:tcPr>
          <w:p w14:paraId="2A7EB4B3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&lt;50 (early-onset)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</w:tcPr>
          <w:p w14:paraId="59E6F48B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405735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5E5683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29934B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046477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8ECFE5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CA538B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12" w:space="0" w:color="auto"/>
              <w:left w:val="nil"/>
              <w:right w:val="nil"/>
            </w:tcBorders>
          </w:tcPr>
          <w:p w14:paraId="2FF3BCAF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right w:val="nil"/>
            </w:tcBorders>
          </w:tcPr>
          <w:p w14:paraId="349A6077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23C58A31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56A8391" w14:textId="24ADE01F" w:rsidR="00CE797E" w:rsidRPr="00AE124E" w:rsidRDefault="0023639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="00751B7F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Family history </w:t>
            </w:r>
            <w:r w:rsidR="00A66A0F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of CRC </w:t>
            </w:r>
            <w:r w:rsidR="00751B7F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bse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2464B82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CBA168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FBCAD4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A0FBC3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E72C07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90C743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391597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BFE258D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FF34C5E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06799C4F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C533DAF" w14:textId="7D1C7E19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="00ED5036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0725224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CC61AC0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6FD1243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5B27E5E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BA69072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0005D60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90AFE5E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5CD5BD3" w14:textId="2A462362" w:rsidR="00ED5036" w:rsidRPr="00AE124E" w:rsidRDefault="00ED5036" w:rsidP="00ED503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6D63E8" w:rsidRPr="00AE124E">
              <w:rPr>
                <w:rFonts w:ascii="Arial" w:hAnsi="Arial" w:cs="Arial"/>
                <w:sz w:val="20"/>
                <w:szCs w:val="20"/>
                <w:lang w:val="en-US"/>
              </w:rPr>
              <w:t>71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6D63E8" w:rsidRPr="00AE124E">
              <w:rPr>
                <w:rFonts w:ascii="Arial" w:hAnsi="Arial" w:cs="Arial"/>
                <w:sz w:val="20"/>
                <w:szCs w:val="20"/>
                <w:lang w:val="en-US"/>
              </w:rPr>
              <w:t>54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6D63E8" w:rsidRPr="00AE124E">
              <w:rPr>
                <w:rFonts w:ascii="Arial" w:hAnsi="Arial" w:cs="Arial"/>
                <w:sz w:val="20"/>
                <w:szCs w:val="20"/>
                <w:lang w:val="en-US"/>
              </w:rPr>
              <w:t>1.89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2489B47" w14:textId="4C5936B4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82F9C" w:rsidRPr="00AE124E" w14:paraId="3AAC8A98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26E27F1" w14:textId="50821B27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="00ED5036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FF0697" w14:textId="66585890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86 (8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ACB7FC" w14:textId="507FA95B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2 (7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1B02F5" w14:textId="6CF7C912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5 (7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4D44A0" w14:textId="358070B5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8 (7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4E7CE0" w14:textId="4B3588C1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3 (8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19738C" w14:textId="371CFA8A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0 (9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7270FE" w14:textId="1CF6A296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2 (7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9657D69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5892DBD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7DD5386C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84DC862" w14:textId="7FA0C998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="00ED5036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0CFEF1" w14:textId="61650113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5 (1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9D24E4" w14:textId="0ED4EC5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7 (2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9D014B" w14:textId="5C88F57B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9 (3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475224" w14:textId="2B80155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1 (2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271C40" w14:textId="53F49DB0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 (1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738FAE" w14:textId="71069BE5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 (6.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5BC42D" w14:textId="40BE04C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 (5.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681D481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DC230C1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22D061A9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7E27F0B" w14:textId="042E1095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="00ED5036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30B3EB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732001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9F93D8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F771E6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D979BF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204B2A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F03545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9385596" w14:textId="05604113" w:rsidR="00ED5036" w:rsidRPr="00AE124E" w:rsidRDefault="00ED5036" w:rsidP="00ED503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997640" w:rsidRPr="00AE124E">
              <w:rPr>
                <w:rFonts w:ascii="Arial" w:hAnsi="Arial" w:cs="Arial"/>
                <w:sz w:val="20"/>
                <w:szCs w:val="20"/>
                <w:lang w:val="en-US"/>
              </w:rPr>
              <w:t>46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997640" w:rsidRPr="00AE124E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C57315" w:rsidRPr="00AE124E">
              <w:rPr>
                <w:rFonts w:ascii="Arial" w:hAnsi="Arial" w:cs="Arial"/>
                <w:sz w:val="20"/>
                <w:szCs w:val="20"/>
                <w:lang w:val="en-US"/>
              </w:rPr>
              <w:t>1.83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1382AD7" w14:textId="79364835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001</w:t>
            </w:r>
          </w:p>
        </w:tc>
      </w:tr>
      <w:tr w:rsidR="00882F9C" w:rsidRPr="00AE124E" w14:paraId="2539B7EE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F3F44EC" w14:textId="763D932D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="00ED5036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43D1E0" w14:textId="137A83A2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61 (9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D7446F" w14:textId="6F66B6D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7 (8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6929CB" w14:textId="6B8D9F9A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2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7537EC" w14:textId="72BACA22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 (9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EF3725" w14:textId="518E113A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0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235B2F" w14:textId="3FA86209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4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6E04A0" w14:textId="71BF9AD8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7 (8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4B42CD6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F290F38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18489127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251DE1C" w14:textId="6600775D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5A0659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C297F1" w14:textId="60336E2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 (6.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4B9BC5" w14:textId="72BD2F85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 (1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A39648" w14:textId="2BE1C610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C9071A" w14:textId="0F2060F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 (6.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2213BC" w14:textId="6CC3AF53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 (4.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5C0258" w14:textId="27513D15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 (4.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D2BBDD" w14:textId="29868D31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 (3.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27DFB95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62944FE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0E6C50F8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2F54695" w14:textId="4BA25A0B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="00ED5036"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A18B90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73C716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A9848A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4E6B31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72EE1A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2510DF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05020C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F2C4154" w14:textId="2EA43395" w:rsidR="00ED5036" w:rsidRPr="00AE124E" w:rsidRDefault="00ED5036" w:rsidP="00ED503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C57315" w:rsidRPr="00AE124E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0B0D83" w:rsidRPr="00AE124E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0B0D83" w:rsidRPr="00AE124E">
              <w:rPr>
                <w:rFonts w:ascii="Arial" w:hAnsi="Arial" w:cs="Arial"/>
                <w:sz w:val="20"/>
                <w:szCs w:val="20"/>
                <w:lang w:val="en-US"/>
              </w:rPr>
              <w:t>17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="000B0D83" w:rsidRPr="00AE124E">
              <w:rPr>
                <w:rFonts w:ascii="Arial" w:hAnsi="Arial" w:cs="Arial"/>
                <w:sz w:val="20"/>
                <w:szCs w:val="20"/>
                <w:lang w:val="en-US"/>
              </w:rPr>
              <w:t>56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FD30B7B" w14:textId="046EAD72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82F9C" w:rsidRPr="00AE124E" w14:paraId="5AA6122F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C6AE121" w14:textId="6C64ECF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5A0659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4BA12D" w14:textId="13B5B04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05 (9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7334A7" w14:textId="013C829D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7 (9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B7EDCC" w14:textId="7AB7D361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2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2A59CB" w14:textId="08F07C82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7 (8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C37A71" w14:textId="4F1B734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6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3D2CA3" w14:textId="479A1E3D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2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E653D6" w14:textId="1A5289BD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7 (94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D2B24DE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B32103F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6916FF6F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01471FD" w14:textId="54B50A20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5A0659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65B361" w14:textId="65591B23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1 (5.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9F5A1F" w14:textId="2493DCF2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 (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510E7C" w14:textId="47FBEF04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 (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A57FDD" w14:textId="41BC0F06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 (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2732CD" w14:textId="1E6F56AE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 (1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D4C381" w14:textId="7E528588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 (4.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5D0E53" w14:textId="42A58566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3 (3.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2FB2D31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9017CA2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73A98060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2522216" w14:textId="31DE66AD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="00ED5036"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F27AE4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612896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5EDF55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AA7561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65D83E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25795F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AE09DB" w14:textId="77777777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FBCCFF3" w14:textId="68B11B45" w:rsidR="00ED5036" w:rsidRPr="00AE124E" w:rsidRDefault="00ED5036" w:rsidP="00ED503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C57315" w:rsidRPr="00AE124E">
              <w:rPr>
                <w:rFonts w:ascii="Arial" w:hAnsi="Arial" w:cs="Arial"/>
                <w:sz w:val="20"/>
                <w:szCs w:val="20"/>
                <w:lang w:val="en-US"/>
              </w:rPr>
              <w:t>10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0.</w:t>
            </w:r>
            <w:r w:rsidR="00C57315" w:rsidRPr="00AE124E">
              <w:rPr>
                <w:rFonts w:ascii="Arial" w:hAnsi="Arial" w:cs="Arial"/>
                <w:sz w:val="20"/>
                <w:szCs w:val="20"/>
                <w:lang w:val="en-US"/>
              </w:rPr>
              <w:t>99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="00C57315" w:rsidRPr="00AE124E">
              <w:rPr>
                <w:rFonts w:ascii="Arial" w:hAnsi="Arial" w:cs="Arial"/>
                <w:sz w:val="20"/>
                <w:szCs w:val="20"/>
                <w:lang w:val="en-US"/>
              </w:rPr>
              <w:t>22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982A2BA" w14:textId="2263EF9E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0.062</w:t>
            </w:r>
          </w:p>
        </w:tc>
      </w:tr>
      <w:tr w:rsidR="00882F9C" w:rsidRPr="00AE124E" w14:paraId="01A35F29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8AED5AA" w14:textId="24F2C5B0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="00ED5036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47BF15" w14:textId="63E1C6A1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05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7A9126" w14:textId="4BD43C24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3 (4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1F36D9" w14:textId="25E4F4AC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5 (5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87E6B7" w14:textId="055C3D46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8 (7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AAEA0D" w14:textId="33C3DB61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9 (7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E1BA08" w14:textId="250B7362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9 (7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AA9F6C" w14:textId="5D483F8A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3 (4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7B2B5E6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DF8ECDA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0DF0F08D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3865406" w14:textId="4D5B72B6" w:rsidR="00ED5036" w:rsidRPr="00AE124E" w:rsidRDefault="005A0659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="00ED5036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5269DD" w14:textId="04EEAC69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0 (3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B3EFB9" w14:textId="148ACD7D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2 (5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0034AD" w14:textId="302D1F83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2 (4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F17840" w14:textId="0CD28FC2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 (3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9F0EAB" w14:textId="612849D4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4 (3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02AF5B" w14:textId="1C6AE009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2 (2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0E0C01" w14:textId="6010021F" w:rsidR="00ED5036" w:rsidRPr="00AE124E" w:rsidRDefault="00ED5036" w:rsidP="00ED50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5 (3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9EF42F4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AE85426" w14:textId="77777777" w:rsidR="00ED5036" w:rsidRPr="00AE124E" w:rsidRDefault="00ED5036" w:rsidP="00ED50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1DA672E6" w14:textId="77777777" w:rsidTr="00497395">
        <w:tc>
          <w:tcPr>
            <w:tcW w:w="3240" w:type="dxa"/>
            <w:tcBorders>
              <w:left w:val="nil"/>
              <w:right w:val="nil"/>
            </w:tcBorders>
            <w:shd w:val="clear" w:color="auto" w:fill="auto"/>
          </w:tcPr>
          <w:p w14:paraId="315B0EED" w14:textId="2D83918D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Family history </w:t>
            </w: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of CRC present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0D5867A7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138D2512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28D3EE3F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65679E08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3268D1F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0900AD8A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A0E4159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0FEDF8B5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376AF785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6E7B5530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592A345" w14:textId="7AF0665D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58E4D02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F2D0F62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EB3EB48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7560A58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AD775B7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6CB9340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ADCA058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D001C40" w14:textId="7598BA45" w:rsidR="00A66A0F" w:rsidRPr="00AE124E" w:rsidRDefault="00A66A0F" w:rsidP="00A66A0F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11 (1.84-2.4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8487347" w14:textId="789CF261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82F9C" w:rsidRPr="00AE124E" w14:paraId="0380BBBB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C800FF2" w14:textId="0C6A485B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F073FB" w14:textId="472E96A6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63 (5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9E3F72" w14:textId="449AAAC4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6 (3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F4DB65" w14:textId="23114C8C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 (2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918981" w14:textId="798403C5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551592" w14:textId="65BC3D5D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 (5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2957AF" w14:textId="4BDB06AA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7 (7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159FA6" w14:textId="6731ABE9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0 (8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D9AA3A7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08543A4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4903338C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CAE9D8B" w14:textId="4A08AB5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DEC891" w14:textId="5CBDF074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4 (4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C1523E" w14:textId="0F8033FE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4 (6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7D0020" w14:textId="66C6D7CC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8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7A78CE" w14:textId="54092612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0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7964FB" w14:textId="536D1C6E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 (5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23CB9F" w14:textId="411BEEE8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3 (2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4775D1" w14:textId="59342070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 (1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47FB1B7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1D16457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32DAA855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ADD68D0" w14:textId="6686E99F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0ABD11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041649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D7B196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C46A69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330A5A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20C7C2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9C25A2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E5C8E9E" w14:textId="50507310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1.96 (1.25-3.09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FD82A46" w14:textId="2681740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004</w:t>
            </w:r>
          </w:p>
        </w:tc>
      </w:tr>
      <w:tr w:rsidR="00882F9C" w:rsidRPr="00AE124E" w14:paraId="34782F6D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97883BF" w14:textId="5A89AA71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62F912" w14:textId="414CFD6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3 (9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FA1AB4" w14:textId="07E48ED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 (8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DF4C47" w14:textId="06C28141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0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7DEDF4" w14:textId="6C36EDF1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3 (9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1E58EB" w14:textId="1AB67AE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3 (10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4620D1" w14:textId="38624E99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7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65A5B4" w14:textId="4F8B7F81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6 (9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492B193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AB31D4F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0185402A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1C02645" w14:textId="7342B0B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88C4FC" w14:textId="6E8BDCD8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 (6.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F9DFEC" w14:textId="679ADC9C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1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10528D" w14:textId="2ED31D1C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3BC1C4" w14:textId="379C6F04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 (8.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854E2D" w14:textId="684E6BD8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14E33F" w14:textId="550D0DD4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4.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5ECBFE" w14:textId="39A61C1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1.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9C49C85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6B5A4F0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173E3CCE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FFB4ED7" w14:textId="03F0F9E9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0C882B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D09497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E13CD3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E72792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E5D95E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D0B003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FD13CA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6ED2F21" w14:textId="2F2207D0" w:rsidR="00A66A0F" w:rsidRPr="00AE124E" w:rsidRDefault="00A66A0F" w:rsidP="00A66A0F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12 (0.87-1.44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43603D8" w14:textId="590D095A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37</w:t>
            </w:r>
          </w:p>
        </w:tc>
      </w:tr>
      <w:tr w:rsidR="00882F9C" w:rsidRPr="00AE124E" w14:paraId="1EDD519C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9AF5B50" w14:textId="55AEE8DA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4EF9E8" w14:textId="2343802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79 (9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D61E0F" w14:textId="3811BE75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7 (9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4C0B0D" w14:textId="5842D0E2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5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50D740" w14:textId="3A5E79F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0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5E90CE" w14:textId="3C428BB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1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E637E1" w14:textId="15D210EF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7 (9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FA951F" w14:textId="58ACCD05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9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8378CB1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61D589D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31B57EEF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B908798" w14:textId="3EB1E442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AE955A" w14:textId="1CCF264E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0 (4.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A4944E" w14:textId="7BCE2ED0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 (2.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DA62C7" w14:textId="48AC1FB9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 (5.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0C6274" w14:textId="43ADA4A0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 (4.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29E737" w14:textId="1DB07E8A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 (8.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97F21D" w14:textId="09601C0E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 (3.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3000CD" w14:textId="566E03AC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3.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39B9023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1F57C7C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49B8E64B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AD36128" w14:textId="7B970673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42F633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EBE4FC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BC64F3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798A1C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B400C1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8DC8E1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600E45" w14:textId="77777777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2103F30" w14:textId="3D4AD8C6" w:rsidR="00A66A0F" w:rsidRPr="00AE124E" w:rsidRDefault="00A66A0F" w:rsidP="00A66A0F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11 (0.93-1.3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454F147" w14:textId="1E8E45FD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24</w:t>
            </w:r>
          </w:p>
        </w:tc>
      </w:tr>
      <w:tr w:rsidR="00882F9C" w:rsidRPr="00AE124E" w14:paraId="68302376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567993F" w14:textId="75C36A69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6EE31A" w14:textId="0994CD7F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8 (6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0B0E6B" w14:textId="7DB8526E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 (6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352500" w14:textId="4DA748AD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 (6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D91A70" w14:textId="6B7C77F5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 (6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D7FF53" w14:textId="6ED44DB8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 (6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6AD551" w14:textId="3283A18E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 (6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8646D1" w14:textId="7A9A500E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2 (6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65770DB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3914C7D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1E4AFEF8" w14:textId="77777777" w:rsidTr="00497395"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CD4DB8" w14:textId="0AFD2441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2B5C3D" w14:textId="0CDC1522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3 (36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E7E8C8B" w14:textId="5660182D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 (38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7E2780E" w14:textId="04BF152F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 (36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6247678" w14:textId="555B494B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 (4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FE1BB14" w14:textId="676142F0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38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1D2ADCE" w14:textId="7436C292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6 (4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6292DF" w14:textId="0D913496" w:rsidR="00A66A0F" w:rsidRPr="00AE124E" w:rsidRDefault="00A66A0F" w:rsidP="00A66A0F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7 (31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A96974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3F451C" w14:textId="77777777" w:rsidR="00A66A0F" w:rsidRPr="00AE124E" w:rsidRDefault="00A66A0F" w:rsidP="00A66A0F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82F9C" w:rsidRPr="00AE124E" w14:paraId="61F18804" w14:textId="77777777" w:rsidTr="00497395">
        <w:tc>
          <w:tcPr>
            <w:tcW w:w="32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7641450C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≥50 (later-onset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4102D0AD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0C454E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CB8D9E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04966D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0BBDFE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84B6C8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64D3A6" w14:textId="77777777" w:rsidR="00CE797E" w:rsidRPr="00AE124E" w:rsidRDefault="00CE797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76185B99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right w:val="nil"/>
            </w:tcBorders>
          </w:tcPr>
          <w:p w14:paraId="1F7EE3B0" w14:textId="77777777" w:rsidR="00CE797E" w:rsidRPr="00AE124E" w:rsidRDefault="00CE797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5A04E884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9FBDA52" w14:textId="359C60AE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Family history </w:t>
            </w: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of CRC </w:t>
            </w: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bse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DF33F9A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DBB92F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5C096D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E29421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59A7A7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81A090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F9878F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BD24B38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D9C8E1D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15396A5B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9590512" w14:textId="689E0DB0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7243358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2D28C77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2636E5F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B8E14BF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4BEB2E3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2E17D98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F9BDC80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96701C0" w14:textId="7006D0D2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27 (2.12-2.42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FBB0848" w14:textId="4E15552A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497395" w:rsidRPr="00AE124E" w14:paraId="4BCF6E46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6B1E160" w14:textId="5493EB4E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20022F" w14:textId="40D5AC6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566 (8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00848A" w14:textId="32A8B1B9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64 (7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E97634" w14:textId="5D0BF18F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26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68868D" w14:textId="3CA9AD38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19 (7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FEAB03" w14:textId="0F08B93F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67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F3591F" w14:textId="7FD542FF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21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AEDB99" w14:textId="274F3EC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69 (9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22B2E43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D9A843A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5636E1AA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FC65F06" w14:textId="0A4167D5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386317" w14:textId="4430A22D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19 (1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3E3137" w14:textId="2C1DAF7F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1 (2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F2C5DF" w14:textId="4C2AB4F9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66 (3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9DF35E" w14:textId="0CBCC505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8 (3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8E6AFE" w14:textId="48CE0ABC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5 (8.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AB3FE7" w14:textId="4C727EFB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8 (3.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BF7283" w14:textId="0BA6E1F2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1 (1.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D98CD27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A032889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46CE7274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27C250E" w14:textId="4969E629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A64BF3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BC7627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0D9DF1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711657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73081B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0AE16F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7708EA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19DA536" w14:textId="7C942674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99 (1.88-2.1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7D80F44" w14:textId="4040730F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497395" w:rsidRPr="00AE124E" w14:paraId="05574850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909A24E" w14:textId="3143881F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A48632" w14:textId="7B81FD2D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292 (8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BCE962" w14:textId="1197525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60 (7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521771" w14:textId="0D4F4D4E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62 (5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5A09ED" w14:textId="043824D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20 (6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3BB050" w14:textId="45ED328F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65 (8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E7BBBD" w14:textId="5D86442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86 (9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1A10DD" w14:textId="5D429242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99 (9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E05A189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912E7E7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2720B17A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07DCBCE" w14:textId="0BA51742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004DCA" w14:textId="21D5EB38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33 (1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B521D1" w14:textId="6C85507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4 (2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DF0F70" w14:textId="6A5D04D6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5 (4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602497" w14:textId="53DC201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6 (3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6873B9" w14:textId="6F5C316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7 (1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2C42E5" w14:textId="176331A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0 (5.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0F17FE" w14:textId="15889A3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1 (5.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2184C15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92B8F2E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19853F57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C456006" w14:textId="7C236023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81A3B0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718B27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F42684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767D81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B998C1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25E441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B257AC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6DA34F5" w14:textId="35813B15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98 (1.87-2.1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7C2E5BD0" w14:textId="00F3B242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497395" w:rsidRPr="00AE124E" w14:paraId="57CC8E3C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7DB9AFD" w14:textId="5B37F44A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D5A019" w14:textId="12BDC0ED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341 (8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6B9DCC" w14:textId="31B7B223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66 (8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917639" w14:textId="12549C84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22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713DC0" w14:textId="0941E79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20 (7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5ACECE" w14:textId="57184B83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1 (9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BCAFCB" w14:textId="1194BD7E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00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B0DB6E" w14:textId="499C854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92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7DEFF41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0F3107F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3188F90E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D79732E" w14:textId="7D3F2FD6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448E52" w14:textId="069B5425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19 (1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1494C4" w14:textId="2F6ABE2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5 (1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9BE6C9" w14:textId="5F5089E5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9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F1A715" w14:textId="7EC7EB0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1 (2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A3800E" w14:textId="5B3D5AD6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 (8.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749876" w14:textId="3A13CD6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8 (4.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09DEFB" w14:textId="2E7D29BE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6 (3.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4BBFD2E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AEC97D2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291170E1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EC7568A" w14:textId="3995DBF4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4FDEC5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22287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777C02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DD083B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919F6C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9D997F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167DDE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7E79A98" w14:textId="7B8D2237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97 (0.94-1.0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B229740" w14:textId="44BFEDD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0.20</w:t>
            </w:r>
          </w:p>
        </w:tc>
      </w:tr>
      <w:tr w:rsidR="00497395" w:rsidRPr="00AE124E" w14:paraId="2039809E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D2440AE" w14:textId="0EEA8396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D21DFE" w14:textId="17BC23EB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96 (6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D55764" w14:textId="420483C8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81 (5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866110" w14:textId="3E1E87A9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64 (6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464C1A" w14:textId="29E3976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8 (7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E23825" w14:textId="1349ABD6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93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90ADD9" w14:textId="3C3CEF0F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52 (7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6A1F78" w14:textId="479A38C9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18 (6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D461CED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5D0A43D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2FBCFB7D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907F9AD" w14:textId="445FBCB3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02383E" w14:textId="37412B8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20 (3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34668F" w14:textId="46B1ED0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1 (4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4F5317" w14:textId="09F8D9E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6 (3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337CB7" w14:textId="090E9A5B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0 (2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442669" w14:textId="2831EF56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9 (3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82713F" w14:textId="02D48AAB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5 (3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3F5553" w14:textId="3FE24EBE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99 (3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FB95061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34D838F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6FE42702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BF9FD1C" w14:textId="20511295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lastRenderedPageBreak/>
              <w:t xml:space="preserve">  </w:t>
            </w: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Family history </w:t>
            </w: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of CRC prese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6FDD0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7F6F25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D7C63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DC1BC6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225511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265AB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73341D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08A30C43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21A2401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21F72B5C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B96041" w14:textId="535FA764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AE6013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4A8972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BBED11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82719A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4D0547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D030A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3E7A242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8486FCD" w14:textId="4381B98B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89 (1.73-2.06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DF603A8" w14:textId="29B393A4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497395" w:rsidRPr="00AE124E" w14:paraId="3378AED8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2472E68" w14:textId="4586C734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C1849" w14:textId="0771712E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14 (77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CC6D73" w14:textId="40E2186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5 (60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8FD92E" w14:textId="47429ED9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1 (5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8B6BB1" w14:textId="38988288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0 (6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AF1EB3" w14:textId="682D3FE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1 (77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3971C0" w14:textId="1B91216D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57 (9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CD997B" w14:textId="317D87D2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00 (93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185EF82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A421050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6AD473C5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D86FE2" w14:textId="139820C8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8FBA9" w14:textId="4CA34E6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02 (23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EB2B9B" w14:textId="27661053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1 (40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F4AF66" w14:textId="6AD231F9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8 (4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F9D0F2" w14:textId="0D49B33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1 (3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D1952C" w14:textId="493AEDB5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 (23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54C134" w14:textId="3ABC845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2 (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84CA6C" w14:textId="6B6DC635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6 (7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456659B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184B304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4D17F3C4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36A4C2B" w14:textId="6028D1A9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F8F45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C2D55F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806B95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AC3DAC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C6C3C7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519065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1D4A21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6B1D337" w14:textId="52A7A3EF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89 (1.68-2.14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F00CF28" w14:textId="0412A26D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497395" w:rsidRPr="00AE124E" w14:paraId="6982C624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EF95EC" w14:textId="37C11604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5751E8" w14:textId="2937FBC6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31 (83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EDFC95" w14:textId="3CE05ACB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0 (6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FFCF07" w14:textId="7BD739F8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2 (6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B5EC6D" w14:textId="16CC364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9 (79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3BE3DE" w14:textId="7187653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9 (9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A1A66C" w14:textId="0DDE843D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30 (9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7A50DB" w14:textId="59A0616F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71 (96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57CB04F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B849CDE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5678A204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F83695" w14:textId="2B49E2E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52D45C" w14:textId="7CC57A64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0 (17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A9AC49" w14:textId="6096AE66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1 (3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431E59" w14:textId="08D633C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5 (3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F00E28" w14:textId="48271B3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 (2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5BD57F" w14:textId="4CBDCCDD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 (1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1A2F1F" w14:textId="617549F6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 (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8E84C4" w14:textId="715AA2A3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 (4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1881824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D12D4BF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3985979F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EC4C64" w14:textId="2CB81F1E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3B8978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15A53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705360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3B5149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AA14F7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F33175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BD145E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5C34334" w14:textId="129FBF09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71 (1.53-1.92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EF5DF54" w14:textId="1763939C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497395" w:rsidRPr="00AE124E" w14:paraId="59E4E9F9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167D36" w14:textId="2D9DCE7E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CE6146" w14:textId="4C6A73D8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91 (87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76A068" w14:textId="143D2C48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40 (7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F497C9" w14:textId="4F40BEB9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0 (77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6FEA57" w14:textId="484E80CC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4 (8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7DC9DF" w14:textId="2512DC6E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6 (89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B647AD" w14:textId="78874B5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3 (9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E8A59F" w14:textId="5C30F3E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8 (97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4267C36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377E6FA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5A571FCA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F0D7B0" w14:textId="2CCF23B6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8F59CC" w14:textId="5CE487BF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8 (13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74BF4D" w14:textId="0396DB54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5 (2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DBBECC" w14:textId="4B958BB8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2 (23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335913" w14:textId="6EE45EDD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2 (1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ECF3E2" w14:textId="1D5C1FF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 (1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5517F7" w14:textId="6A8313AC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4 (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854A1A" w14:textId="49A6AC3C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 (3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F78AC85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37F6BCB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10688ACE" w14:textId="77777777" w:rsidTr="00497395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6B6871" w14:textId="25540CA0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928BA5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04158E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BBAF8B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4A41DC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CD7103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753CA2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A3E3B4" w14:textId="7777777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A63237D" w14:textId="2F86FC5D" w:rsidR="00497395" w:rsidRPr="00AE124E" w:rsidRDefault="00497395" w:rsidP="0049739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04 (0.96-1.1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8556DF7" w14:textId="621458DE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0.28</w:t>
            </w:r>
          </w:p>
        </w:tc>
      </w:tr>
      <w:tr w:rsidR="00497395" w:rsidRPr="00AE124E" w14:paraId="3D4A49F6" w14:textId="77777777" w:rsidTr="00497395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5A1ADCC" w14:textId="3E566D0F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951DFC" w14:textId="645EAB51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64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AC3333" w14:textId="732C0D44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2 (6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34FFAC" w14:textId="06FA1CEA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4 (6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4142A6" w14:textId="196F41C5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3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A6B9FD" w14:textId="5B908EDE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7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39F707" w14:textId="670AFEA5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62 (7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C69266" w14:textId="1354992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6 (6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1EB1824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309E2B0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497395" w:rsidRPr="00AE124E" w14:paraId="3F33C76C" w14:textId="77777777" w:rsidTr="00497395">
        <w:tc>
          <w:tcPr>
            <w:tcW w:w="32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66043BE8" w14:textId="3FC9DC20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B7B0F71" w14:textId="51AFC63D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26 (33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B0C4BED" w14:textId="593BFEAB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6 (37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1C98FD3" w14:textId="0DCA2F20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2 (35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C9F6B7E" w14:textId="32A0C22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9 (34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AEB9272" w14:textId="63D5E47C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 (33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A5DF8CE" w14:textId="0A4E37D4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3 (28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21EC50F" w14:textId="71EAC827" w:rsidR="00497395" w:rsidRPr="00AE124E" w:rsidRDefault="00497395" w:rsidP="0049739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8 (33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17AC291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D8700B9" w14:textId="77777777" w:rsidR="00497395" w:rsidRPr="00AE124E" w:rsidRDefault="00497395" w:rsidP="0049739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</w:tbl>
    <w:p w14:paraId="4D0EBC5B" w14:textId="77777777" w:rsidR="008168AB" w:rsidRPr="00AE124E" w:rsidRDefault="008168AB" w:rsidP="00AC2317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p w14:paraId="62B38201" w14:textId="741E6280" w:rsidR="00AC2317" w:rsidRPr="00AE124E" w:rsidRDefault="00AC2317" w:rsidP="00AC2317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lang w:val="en-US"/>
        </w:rPr>
        <w:t xml:space="preserve">* Percentage indicates the proportion of patients with a specific patient molecular characteristic among all patients or in strata of </w:t>
      </w:r>
      <w:r w:rsidR="00AA788E" w:rsidRPr="00AE124E">
        <w:rPr>
          <w:rFonts w:ascii="Arial" w:hAnsi="Arial" w:cs="Arial"/>
          <w:lang w:val="en-US"/>
        </w:rPr>
        <w:t>tumor</w:t>
      </w:r>
      <w:r w:rsidRPr="00AE124E">
        <w:rPr>
          <w:rFonts w:ascii="Arial" w:hAnsi="Arial" w:cs="Arial"/>
          <w:lang w:val="en-US"/>
        </w:rPr>
        <w:t xml:space="preserve"> location (</w:t>
      </w:r>
      <w:r w:rsidR="00AA788E" w:rsidRPr="00AE124E">
        <w:rPr>
          <w:rFonts w:ascii="Arial" w:hAnsi="Arial" w:cs="Arial"/>
          <w:lang w:val="en-US"/>
        </w:rPr>
        <w:t>cecum</w:t>
      </w:r>
      <w:r w:rsidRPr="00AE124E">
        <w:rPr>
          <w:rFonts w:ascii="Arial" w:hAnsi="Arial" w:cs="Arial"/>
          <w:lang w:val="en-US"/>
        </w:rPr>
        <w:t xml:space="preserve">, ascending colon, transverse colon, descending colon, sigmoid colon, and rectum).  </w:t>
      </w:r>
    </w:p>
    <w:p w14:paraId="6E5ED25A" w14:textId="3BC0F40A" w:rsidR="00C86A01" w:rsidRPr="00AE124E" w:rsidRDefault="00C86A01" w:rsidP="00C86A01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vertAlign w:val="superscript"/>
          <w:lang w:val="en-US"/>
        </w:rPr>
        <w:t xml:space="preserve">† </w:t>
      </w:r>
      <w:r w:rsidRPr="00AE124E">
        <w:rPr>
          <w:rFonts w:ascii="Arial" w:eastAsia="Yu Gothic" w:hAnsi="Arial" w:cs="Arial"/>
          <w:lang w:val="en-US"/>
        </w:rPr>
        <w:t xml:space="preserve">Multivariable odds ratio (OR) </w:t>
      </w:r>
      <w:r w:rsidR="00830DD1" w:rsidRPr="00830DD1">
        <w:rPr>
          <w:rFonts w:ascii="Arial" w:eastAsia="Yu Gothic" w:hAnsi="Arial" w:cs="Arial"/>
          <w:lang w:val="en-US"/>
        </w:rPr>
        <w:t xml:space="preserve">(with 95% confidence interval) </w:t>
      </w:r>
      <w:r w:rsidRPr="00AE124E">
        <w:rPr>
          <w:rFonts w:ascii="Arial" w:eastAsia="Yu Gothic" w:hAnsi="Arial" w:cs="Arial"/>
          <w:lang w:val="en-US"/>
        </w:rPr>
        <w:t>for molecular marker positivity</w:t>
      </w:r>
      <w:r w:rsidR="00250284">
        <w:rPr>
          <w:rFonts w:ascii="Arial" w:eastAsia="Yu Gothic" w:hAnsi="Arial" w:cs="Arial"/>
          <w:lang w:val="en-US"/>
        </w:rPr>
        <w:t xml:space="preserve"> </w:t>
      </w:r>
      <w:r w:rsidR="00250284" w:rsidRPr="00236399">
        <w:rPr>
          <w:rFonts w:ascii="Arial" w:eastAsia="Yu Gothic" w:hAnsi="Arial" w:cs="Arial"/>
          <w:lang w:val="en-US"/>
        </w:rPr>
        <w:t xml:space="preserve">(i.e., </w:t>
      </w:r>
      <w:r w:rsidR="00250284">
        <w:rPr>
          <w:rFonts w:ascii="Arial" w:eastAsia="Yu Gothic" w:hAnsi="Arial" w:cs="Arial"/>
          <w:lang w:val="en-US"/>
        </w:rPr>
        <w:t>MSI-high</w:t>
      </w:r>
      <w:r w:rsidR="000B535E">
        <w:rPr>
          <w:rFonts w:ascii="Arial" w:eastAsia="Yu Gothic" w:hAnsi="Arial" w:cs="Arial"/>
          <w:lang w:val="en-US"/>
        </w:rPr>
        <w:t>,</w:t>
      </w:r>
      <w:r w:rsidR="00250284">
        <w:rPr>
          <w:rFonts w:ascii="Arial" w:eastAsia="Yu Gothic" w:hAnsi="Arial" w:cs="Arial"/>
          <w:lang w:val="en-US"/>
        </w:rPr>
        <w:t xml:space="preserve"> </w:t>
      </w:r>
      <w:r w:rsidR="00250284" w:rsidRPr="00236399">
        <w:rPr>
          <w:rFonts w:ascii="Arial" w:eastAsia="Yu Gothic" w:hAnsi="Arial" w:cs="Arial"/>
          <w:lang w:val="en-US"/>
        </w:rPr>
        <w:t xml:space="preserve">CIMP-high, </w:t>
      </w:r>
      <w:r w:rsidR="00250284" w:rsidRPr="00361BEC">
        <w:rPr>
          <w:rFonts w:ascii="Arial" w:eastAsia="Yu Gothic" w:hAnsi="Arial" w:cs="Arial"/>
          <w:i/>
          <w:iCs/>
          <w:lang w:val="en-US"/>
        </w:rPr>
        <w:t>BRAF</w:t>
      </w:r>
      <w:r w:rsidR="00250284" w:rsidRPr="00236399">
        <w:rPr>
          <w:rFonts w:ascii="Arial" w:eastAsia="Yu Gothic" w:hAnsi="Arial" w:cs="Arial"/>
          <w:lang w:val="en-US"/>
        </w:rPr>
        <w:t xml:space="preserve"> mutation, </w:t>
      </w:r>
      <w:r w:rsidR="00250284" w:rsidRPr="00361BEC">
        <w:rPr>
          <w:rFonts w:ascii="Arial" w:eastAsia="Yu Gothic" w:hAnsi="Arial" w:cs="Arial"/>
          <w:lang w:val="en-US"/>
        </w:rPr>
        <w:t>or</w:t>
      </w:r>
      <w:r w:rsidR="00250284" w:rsidRPr="00361BEC">
        <w:rPr>
          <w:rFonts w:ascii="Arial" w:eastAsia="Yu Gothic" w:hAnsi="Arial" w:cs="Arial"/>
          <w:i/>
          <w:iCs/>
          <w:lang w:val="en-US"/>
        </w:rPr>
        <w:t xml:space="preserve"> KRAS</w:t>
      </w:r>
      <w:r w:rsidR="00250284" w:rsidRPr="00236399">
        <w:rPr>
          <w:rFonts w:ascii="Arial" w:eastAsia="Yu Gothic" w:hAnsi="Arial" w:cs="Arial"/>
          <w:lang w:val="en-US"/>
        </w:rPr>
        <w:t xml:space="preserve"> mutation)</w:t>
      </w:r>
      <w:r w:rsidRPr="00AE124E">
        <w:rPr>
          <w:rFonts w:ascii="Arial" w:eastAsia="Yu Gothic" w:hAnsi="Arial" w:cs="Arial"/>
          <w:lang w:val="en-US"/>
        </w:rPr>
        <w:t xml:space="preserve"> and </w:t>
      </w:r>
      <w:proofErr w:type="spellStart"/>
      <w:r w:rsidRPr="00AE124E">
        <w:rPr>
          <w:rFonts w:ascii="Arial" w:hAnsi="Arial" w:cs="Arial"/>
          <w:lang w:val="en-US"/>
        </w:rPr>
        <w:t>P</w:t>
      </w:r>
      <w:r w:rsidRPr="00AE124E">
        <w:rPr>
          <w:rFonts w:ascii="Arial" w:hAnsi="Arial" w:cs="Arial"/>
          <w:vertAlign w:val="subscript"/>
          <w:lang w:val="en-US"/>
        </w:rPr>
        <w:t>trend</w:t>
      </w:r>
      <w:proofErr w:type="spellEnd"/>
      <w:r w:rsidRPr="00AE124E">
        <w:rPr>
          <w:rFonts w:ascii="Arial" w:hAnsi="Arial" w:cs="Arial"/>
          <w:lang w:val="en-US"/>
        </w:rPr>
        <w:t xml:space="preserve"> were calculated by the linear trend test across the ordinal categories of subsite location variable [from rectum (1) to ascending colon (5)] in the multivariable logistic regression model adjusted for sex (female vs. male) and study (i.e., cohort).</w:t>
      </w:r>
    </w:p>
    <w:p w14:paraId="7BBD058E" w14:textId="3DFED66C" w:rsidR="009718D6" w:rsidRPr="00AE124E" w:rsidRDefault="00AC2317" w:rsidP="00CC6BB1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lang w:val="en-US"/>
        </w:rPr>
        <w:sectPr w:rsidR="009718D6" w:rsidRPr="00AE124E" w:rsidSect="00C1147E">
          <w:headerReference w:type="default" r:id="rId17"/>
          <w:pgSz w:w="15840" w:h="12240" w:orient="landscape"/>
          <w:pgMar w:top="720" w:right="720" w:bottom="720" w:left="720" w:header="432" w:footer="720" w:gutter="0"/>
          <w:cols w:space="720"/>
          <w:docGrid w:linePitch="360"/>
        </w:sectPr>
      </w:pPr>
      <w:r w:rsidRPr="00AE124E">
        <w:rPr>
          <w:rFonts w:ascii="Arial" w:hAnsi="Arial" w:cs="Arial"/>
          <w:lang w:val="en-US"/>
        </w:rPr>
        <w:t xml:space="preserve">Abbreviations: </w:t>
      </w:r>
      <w:r w:rsidR="00547384" w:rsidRPr="00AE124E">
        <w:rPr>
          <w:rFonts w:ascii="Arial" w:hAnsi="Arial" w:cs="Arial"/>
          <w:lang w:val="en-US"/>
        </w:rPr>
        <w:t xml:space="preserve">CI, confidence interval; CIMP, CpG island methylator phenotype; MSI, microsatellite instability; </w:t>
      </w:r>
      <w:proofErr w:type="gramStart"/>
      <w:r w:rsidR="00547384" w:rsidRPr="00AE124E">
        <w:rPr>
          <w:rFonts w:ascii="Arial" w:hAnsi="Arial" w:cs="Arial"/>
          <w:lang w:val="en-US"/>
        </w:rPr>
        <w:t>OR,</w:t>
      </w:r>
      <w:proofErr w:type="gramEnd"/>
      <w:r w:rsidR="00547384" w:rsidRPr="00AE124E">
        <w:rPr>
          <w:rFonts w:ascii="Arial" w:hAnsi="Arial" w:cs="Arial"/>
          <w:lang w:val="en-US"/>
        </w:rPr>
        <w:t xml:space="preserve"> odds ratio.</w:t>
      </w:r>
    </w:p>
    <w:p w14:paraId="260CF8E7" w14:textId="3B4D762D" w:rsidR="00D103F4" w:rsidRPr="00832564" w:rsidRDefault="00D103F4" w:rsidP="00D103F4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832564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Table 6.  </w:t>
      </w:r>
      <w:proofErr w:type="spellStart"/>
      <w:r w:rsidRPr="00832564">
        <w:rPr>
          <w:rFonts w:ascii="Arial" w:hAnsi="Arial" w:cs="Arial"/>
          <w:sz w:val="24"/>
          <w:szCs w:val="24"/>
          <w:lang w:val="en-US"/>
        </w:rPr>
        <w:t>Jass</w:t>
      </w:r>
      <w:proofErr w:type="spellEnd"/>
      <w:r w:rsidRPr="00832564">
        <w:rPr>
          <w:rFonts w:ascii="Arial" w:hAnsi="Arial" w:cs="Arial"/>
          <w:sz w:val="24"/>
          <w:szCs w:val="24"/>
          <w:lang w:val="en-US"/>
        </w:rPr>
        <w:t xml:space="preserve"> Classification of Early-onset and Later-onset Colorectal Cancers According to Primary Tumor Location </w:t>
      </w:r>
    </w:p>
    <w:p w14:paraId="5AB57AA0" w14:textId="77777777" w:rsidR="00D103F4" w:rsidRPr="00832564" w:rsidRDefault="00D103F4" w:rsidP="00D103F4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tbl>
      <w:tblPr>
        <w:tblW w:w="1386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50"/>
        <w:gridCol w:w="1260"/>
        <w:gridCol w:w="1170"/>
        <w:gridCol w:w="1170"/>
        <w:gridCol w:w="1260"/>
        <w:gridCol w:w="1260"/>
        <w:gridCol w:w="1260"/>
        <w:gridCol w:w="1440"/>
        <w:gridCol w:w="1710"/>
        <w:gridCol w:w="1080"/>
      </w:tblGrid>
      <w:tr w:rsidR="00832564" w:rsidRPr="00832564" w14:paraId="11FCF5B4" w14:textId="77777777" w:rsidTr="002A722D">
        <w:tc>
          <w:tcPr>
            <w:tcW w:w="22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F2E3B9D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Molecular feature*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BB20107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Total 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6DE4148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Cecum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77B5BE4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A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28139E1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Transverse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29656E9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De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1C91113F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Sigmoid col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44F673F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Rectum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53888B1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Multivariable OR (95% CI)</w:t>
            </w:r>
            <w:r w:rsidRPr="00832564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†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14E0DFF8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proofErr w:type="spellStart"/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P</w:t>
            </w:r>
            <w:r w:rsidRPr="00832564">
              <w:rPr>
                <w:rFonts w:ascii="Arial" w:eastAsia="Yu Gothic" w:hAnsi="Arial" w:cs="Arial"/>
                <w:sz w:val="20"/>
                <w:szCs w:val="20"/>
                <w:vertAlign w:val="subscript"/>
                <w:lang w:val="en-US"/>
              </w:rPr>
              <w:t>trend</w:t>
            </w:r>
            <w:proofErr w:type="spellEnd"/>
            <w:r w:rsidRPr="00832564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†</w:t>
            </w:r>
          </w:p>
        </w:tc>
      </w:tr>
      <w:tr w:rsidR="00832564" w:rsidRPr="00832564" w14:paraId="33D7B254" w14:textId="77777777" w:rsidTr="002A722D"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306AAE3E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&lt;50 (early-onset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07AB4EAD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F607A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8FA1F3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44C7C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B1420F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4023B3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A6536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31D9A9C6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right w:val="nil"/>
            </w:tcBorders>
          </w:tcPr>
          <w:p w14:paraId="0652DC3D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32564" w:rsidRPr="00832564" w14:paraId="1C6FA4FA" w14:textId="77777777" w:rsidTr="002A722D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74E113C2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Tumor subtype</w:t>
            </w:r>
            <w:r w:rsidRPr="00832564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§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9BFF21C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3B80718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5F5055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33DB1B2C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7AE39C7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1EB7C7A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21357D1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6B1CE4BC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4E7FEB38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32564" w:rsidRPr="00832564" w14:paraId="303DD0BD" w14:textId="77777777" w:rsidTr="002A722D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0218D84D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1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E2EAE6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 (0.2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FE59A9C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6692073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A0EA415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EB99E54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 (1.7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1FC0184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D2E851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55272A37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1.43 (0.51-3.97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5A8B620F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0.49</w:t>
            </w:r>
          </w:p>
        </w:tc>
      </w:tr>
      <w:tr w:rsidR="00832564" w:rsidRPr="00832564" w14:paraId="6088D3DF" w14:textId="77777777" w:rsidTr="002A722D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4E7D9CBB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2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3F2830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7 (2.6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998ABBB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5 (5.4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101142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4 (7.5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16DFEBF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3D2A72E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 (1.7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3643AC3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5 (3.2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72EF8AA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 (0.8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00634DD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1.47 (1.14-1.91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7926CCB9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0.003</w:t>
            </w:r>
          </w:p>
        </w:tc>
      </w:tr>
      <w:tr w:rsidR="00832564" w:rsidRPr="00832564" w14:paraId="087F75D5" w14:textId="77777777" w:rsidTr="002A722D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7C350194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3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88A765E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01 (31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2EBA155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42 (46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49901A8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8 (34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CE18AAF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9 (20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39230C4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5 (25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A65BD3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45 (29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C1819E1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72 (29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3A5AA2D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hAnsi="Arial" w:cs="Arial"/>
                <w:sz w:val="20"/>
                <w:szCs w:val="20"/>
                <w:lang w:val="en-US"/>
              </w:rPr>
              <w:t>1.14 (1.03-1.25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757E473A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32564" w:rsidRPr="00832564" w14:paraId="7B865F56" w14:textId="77777777" w:rsidTr="002A722D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1CD8264D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4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421B1C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376 (57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16D16C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8 (30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06CE450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5 (28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C7FC73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6 (59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D0AC0B4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39 (65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08FA1EB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04 (66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14376C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64 (65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42FC7C5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hAnsi="Arial" w:cs="Arial"/>
                <w:sz w:val="20"/>
                <w:szCs w:val="20"/>
                <w:lang w:val="en-US"/>
              </w:rPr>
              <w:t>0.72 (0.65-0.79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280FA6FF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32564" w:rsidRPr="00832564" w14:paraId="1014BC2C" w14:textId="77777777" w:rsidTr="002A722D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6D044E81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5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9448E71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62 (9.4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6196E53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7 (18%)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8AA47DD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6 (30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793975F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9 (20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422BFD3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4 (6.7%)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425D0DB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3 (1.9%)</w:t>
            </w: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9CA14CF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3 (5.2%)</w:t>
            </w: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188D2C55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1.55 (1.34-1.78)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7AEA7844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32564" w:rsidRPr="00832564" w14:paraId="700BCB70" w14:textId="77777777" w:rsidTr="002A722D"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06839404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832564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≥50 (later-onset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00D2217E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5B8F8E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9EF795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8CC88F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F70BB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88A9EA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EB78C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508482F7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right w:val="nil"/>
            </w:tcBorders>
          </w:tcPr>
          <w:p w14:paraId="06A12B6E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32564" w:rsidRPr="00832564" w14:paraId="13D58132" w14:textId="77777777" w:rsidTr="002A722D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F887589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Tumor subtype</w:t>
            </w:r>
            <w:r w:rsidRPr="00832564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§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111C757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218FB6C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372152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AA28A58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8A215E5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D2EABBC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27F385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5A06048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49A705D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32564" w:rsidRPr="00832564" w14:paraId="2ECAF5C2" w14:textId="77777777" w:rsidTr="002A722D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0CA13BD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1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63F274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511 (8.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594036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57 (1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00FE0E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22 (2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1F3FE4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91 (1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E301BE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6 (3.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C6AFC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3 (1.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52A316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 (0.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A476081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1.89 (1.77-2.02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F4E02B7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32564" w:rsidRPr="00832564" w14:paraId="62CDCB77" w14:textId="77777777" w:rsidTr="002A722D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B42CDB2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2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DA04AD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02 (3.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F2209D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45 (4.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D9F09D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70 (8.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F09F1C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40 (7.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14DA7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3 (3.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0E43F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4 (1.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529680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0 (0.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2648DAE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1.46 (1.35-1.59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769C3C9A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32564" w:rsidRPr="00832564" w14:paraId="628EF038" w14:textId="77777777" w:rsidTr="002A722D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C038740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3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684EC1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992 (3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A23E46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396 (4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3BB628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68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C7F53F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49 (2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186520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54 (3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EC648D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463 (2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DA4C97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562 (3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6B90EC0" w14:textId="77777777" w:rsidR="00D103F4" w:rsidRPr="00832564" w:rsidRDefault="00D103F4" w:rsidP="002A722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hAnsi="Arial" w:cs="Arial"/>
                <w:sz w:val="20"/>
                <w:szCs w:val="20"/>
                <w:lang w:val="en-US"/>
              </w:rPr>
              <w:t>1.06 (1.03-1.09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477CA0B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832564" w:rsidRPr="00832564" w14:paraId="5BBFF632" w14:textId="77777777" w:rsidTr="002A722D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0A28796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4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3846E8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3287 (5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04FBB7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302 (3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394F4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53 (2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A25E29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42 (4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0313CE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42 (5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1B6F33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079 (67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85B53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169 (6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3850572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0.71 (0.69-0.73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12ECECA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D103F4" w:rsidRPr="00832564" w14:paraId="21B51C50" w14:textId="77777777" w:rsidTr="002A722D">
        <w:tc>
          <w:tcPr>
            <w:tcW w:w="22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E54BBB2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Type 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3B18C35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95 (3.2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D5CA081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60 (6.3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58620C6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62 (7.1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5A41056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25 (4.6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213AD3A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5 (3.4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7E958D2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8 (1.1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E014676" w14:textId="77777777" w:rsidR="00D103F4" w:rsidRPr="00832564" w:rsidRDefault="00D103F4" w:rsidP="002A72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832564">
              <w:rPr>
                <w:rFonts w:ascii="Arial" w:eastAsia="Times New Roman" w:hAnsi="Arial" w:cs="Arial"/>
                <w:sz w:val="20"/>
                <w:szCs w:val="20"/>
              </w:rPr>
              <w:t>15 (0.9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1F8CBFF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1.58 (1.46-1.72)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0B6D925" w14:textId="77777777" w:rsidR="00D103F4" w:rsidRPr="00832564" w:rsidRDefault="00D103F4" w:rsidP="002A722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832564">
              <w:rPr>
                <w:rFonts w:ascii="Arial" w:eastAsia="Yu Gothic" w:hAnsi="Arial" w:cs="Arial"/>
                <w:sz w:val="20"/>
                <w:szCs w:val="20"/>
                <w:lang w:val="en-US"/>
              </w:rPr>
              <w:t>&lt;0.001</w:t>
            </w:r>
          </w:p>
        </w:tc>
      </w:tr>
    </w:tbl>
    <w:p w14:paraId="3C0BE18F" w14:textId="77777777" w:rsidR="00D103F4" w:rsidRPr="00832564" w:rsidRDefault="00D103F4" w:rsidP="00D103F4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p w14:paraId="2ED90324" w14:textId="77777777" w:rsidR="00D103F4" w:rsidRPr="00832564" w:rsidRDefault="00D103F4" w:rsidP="00D103F4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832564">
        <w:rPr>
          <w:rFonts w:ascii="Arial" w:hAnsi="Arial" w:cs="Arial"/>
          <w:lang w:val="en-US"/>
        </w:rPr>
        <w:t xml:space="preserve">* Percentage indicates the proportion of patients with a specific patient molecular characteristic among all patients or in strata of tumor location (cecum, ascending colon, transverse colon, descending colon, sigmoid colon, and rectum).  </w:t>
      </w:r>
    </w:p>
    <w:p w14:paraId="565A4DE6" w14:textId="77777777" w:rsidR="00D103F4" w:rsidRPr="00832564" w:rsidRDefault="00D103F4" w:rsidP="00D103F4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832564">
        <w:rPr>
          <w:rFonts w:ascii="Arial" w:hAnsi="Arial" w:cs="Arial"/>
          <w:vertAlign w:val="superscript"/>
          <w:lang w:val="en-US"/>
        </w:rPr>
        <w:t xml:space="preserve">† </w:t>
      </w:r>
      <w:r w:rsidRPr="00832564">
        <w:rPr>
          <w:rFonts w:ascii="Arial" w:eastAsia="Yu Gothic" w:hAnsi="Arial" w:cs="Arial"/>
          <w:lang w:val="en-US"/>
        </w:rPr>
        <w:t xml:space="preserve">Multivariable odds ratio (OR) (with 95% confidence interval) for molecular marker positivity and </w:t>
      </w:r>
      <w:proofErr w:type="spellStart"/>
      <w:r w:rsidRPr="00832564">
        <w:rPr>
          <w:rFonts w:ascii="Arial" w:hAnsi="Arial" w:cs="Arial"/>
          <w:lang w:val="en-US"/>
        </w:rPr>
        <w:t>P</w:t>
      </w:r>
      <w:r w:rsidRPr="00832564">
        <w:rPr>
          <w:rFonts w:ascii="Arial" w:hAnsi="Arial" w:cs="Arial"/>
          <w:vertAlign w:val="subscript"/>
          <w:lang w:val="en-US"/>
        </w:rPr>
        <w:t>trend</w:t>
      </w:r>
      <w:proofErr w:type="spellEnd"/>
      <w:r w:rsidRPr="00832564">
        <w:rPr>
          <w:rFonts w:ascii="Arial" w:hAnsi="Arial" w:cs="Arial"/>
          <w:lang w:val="en-US"/>
        </w:rPr>
        <w:t xml:space="preserve"> were calculated by the linear trend test across the ordinal categories of subsite location variable [from rectum (1) to ascending colon (5)] in the multivariable logistic regression model adjusted for sex (female vs. male), family history of colorectal cancer (present vs. absent), and study (i.e., cohort).</w:t>
      </w:r>
    </w:p>
    <w:p w14:paraId="616B57E1" w14:textId="77777777" w:rsidR="00D103F4" w:rsidRPr="00832564" w:rsidRDefault="00D103F4" w:rsidP="00D103F4">
      <w:pPr>
        <w:spacing w:after="0" w:line="240" w:lineRule="auto"/>
        <w:ind w:right="83"/>
        <w:rPr>
          <w:rFonts w:ascii="Arial" w:hAnsi="Arial" w:cs="Arial"/>
          <w:sz w:val="28"/>
          <w:szCs w:val="28"/>
          <w:lang w:val="en-US"/>
        </w:rPr>
      </w:pPr>
      <w:r w:rsidRPr="00832564">
        <w:rPr>
          <w:rFonts w:ascii="Arial" w:hAnsi="Arial" w:cs="Arial"/>
          <w:vertAlign w:val="superscript"/>
          <w:lang w:val="en-US"/>
        </w:rPr>
        <w:t>§</w:t>
      </w:r>
      <w:r w:rsidRPr="00832564">
        <w:rPr>
          <w:rFonts w:ascii="Arial" w:hAnsi="Arial" w:cs="Arial"/>
        </w:rPr>
        <w:t xml:space="preserve"> </w:t>
      </w:r>
      <w:proofErr w:type="spellStart"/>
      <w:r w:rsidRPr="00832564">
        <w:rPr>
          <w:rFonts w:ascii="Arial" w:hAnsi="Arial" w:cs="Arial"/>
        </w:rPr>
        <w:t>Tumor</w:t>
      </w:r>
      <w:proofErr w:type="spellEnd"/>
      <w:r w:rsidRPr="00832564">
        <w:rPr>
          <w:rFonts w:ascii="Arial" w:hAnsi="Arial" w:cs="Arial"/>
        </w:rPr>
        <w:t xml:space="preserve"> subtypes described by Jass</w:t>
      </w:r>
      <w:r w:rsidRPr="00832564">
        <w:rPr>
          <w:rFonts w:ascii="Arial" w:hAnsi="Arial" w:cs="Arial"/>
        </w:rPr>
        <w:fldChar w:fldCharType="begin"/>
      </w:r>
      <w:r w:rsidRPr="00832564">
        <w:rPr>
          <w:rFonts w:ascii="Arial" w:hAnsi="Arial" w:cs="Arial"/>
        </w:rPr>
        <w:instrText xml:space="preserve"> ADDIN EN.CITE &lt;EndNote&gt;&lt;Cite&gt;&lt;Author&gt;Jass&lt;/Author&gt;&lt;Year&gt;2007&lt;/Year&gt;&lt;RecNum&gt;45&lt;/RecNum&gt;&lt;DisplayText&gt;&lt;style face="superscript"&gt;38&lt;/style&gt;&lt;/DisplayText&gt;&lt;record&gt;&lt;rec-number&gt;45&lt;/rec-number&gt;&lt;foreign-keys&gt;&lt;key app="EN" db-id="afrr5pzree52xrepsvaprtv39e20pa5ssava" timestamp="1647541509"&gt;45&lt;/key&gt;&lt;/foreign-keys&gt;&lt;ref-type name="Journal Article"&gt;17&lt;/ref-type&gt;&lt;contributors&gt;&lt;authors&gt;&lt;author&gt;Jass, J. R.&lt;/author&gt;&lt;/authors&gt;&lt;/contributors&gt;&lt;auth-address&gt;Department of Pathology, McGill University, Montreal, Canada. jeremy.jass@mcgill.ca&lt;/auth-address&gt;&lt;titles&gt;&lt;title&gt;Classification of colorectal cancer based on correlation of clinical, morphological and molecular features&lt;/title&gt;&lt;secondary-title&gt;Histopathology&lt;/secondary-title&gt;&lt;alt-title&gt;Histopathology&lt;/alt-title&gt;&lt;/titles&gt;&lt;periodical&gt;&lt;full-title&gt;Histopathology&lt;/full-title&gt;&lt;abbr-1&gt;Histopathology&lt;/abbr-1&gt;&lt;/periodical&gt;&lt;alt-periodical&gt;&lt;full-title&gt;Histopathology&lt;/full-title&gt;&lt;abbr-1&gt;Histopathology&lt;/abbr-1&gt;&lt;/alt-periodical&gt;&lt;pages&gt;113-30&lt;/pages&gt;&lt;volume&gt;50&lt;/volume&gt;&lt;number&gt;1&lt;/number&gt;&lt;edition&gt;2007/01/06&lt;/edition&gt;&lt;keywords&gt;&lt;keyword&gt;Adenocarcinoma/*classification/genetics/pathology&lt;/keyword&gt;&lt;keyword&gt;Colorectal Neoplasms/*classification/genetics/pathology&lt;/keyword&gt;&lt;keyword&gt;CpG Islands/genetics&lt;/keyword&gt;&lt;keyword&gt;DNA Methylation&lt;/keyword&gt;&lt;keyword&gt;DNA, Neoplasm/analysis&lt;/keyword&gt;&lt;keyword&gt;Humans&lt;/keyword&gt;&lt;keyword&gt;Microsatellite Instability&lt;/keyword&gt;&lt;keyword&gt;Mutation&lt;/keyword&gt;&lt;keyword&gt;Precancerous Conditions/genetics/pathology&lt;/keyword&gt;&lt;/keywords&gt;&lt;dates&gt;&lt;year&gt;2007&lt;/year&gt;&lt;pub-dates&gt;&lt;date&gt;Jan&lt;/date&gt;&lt;/pub-dates&gt;&lt;/dates&gt;&lt;isbn&gt;0309-0167 (Print)&amp;#xD;0309-0167&lt;/isbn&gt;&lt;accession-num&gt;17204026&lt;/accession-num&gt;&lt;urls&gt;&lt;/urls&gt;&lt;electronic-resource-num&gt;10.1111/j.1365-2559.2006.02549.x&lt;/electronic-resource-num&gt;&lt;remote-database-provider&gt;NLM&lt;/remote-database-provider&gt;&lt;language&gt;eng&lt;/language&gt;&lt;/record&gt;&lt;/Cite&gt;&lt;/EndNote&gt;</w:instrText>
      </w:r>
      <w:r w:rsidRPr="00832564">
        <w:rPr>
          <w:rFonts w:ascii="Arial" w:hAnsi="Arial" w:cs="Arial"/>
        </w:rPr>
        <w:fldChar w:fldCharType="separate"/>
      </w:r>
      <w:r w:rsidRPr="00832564">
        <w:rPr>
          <w:rFonts w:ascii="Arial" w:hAnsi="Arial" w:cs="Arial"/>
          <w:noProof/>
          <w:vertAlign w:val="superscript"/>
        </w:rPr>
        <w:t>38</w:t>
      </w:r>
      <w:r w:rsidRPr="00832564">
        <w:rPr>
          <w:rFonts w:ascii="Arial" w:hAnsi="Arial" w:cs="Arial"/>
        </w:rPr>
        <w:fldChar w:fldCharType="end"/>
      </w:r>
      <w:r w:rsidRPr="00832564">
        <w:rPr>
          <w:rFonts w:ascii="Arial" w:hAnsi="Arial" w:cs="Arial"/>
        </w:rPr>
        <w:t xml:space="preserve"> as follows: Type 1 = MSI-high, CIMP-high, </w:t>
      </w:r>
      <w:r w:rsidRPr="00832564">
        <w:rPr>
          <w:rFonts w:ascii="Arial" w:hAnsi="Arial" w:cs="Arial"/>
          <w:i/>
          <w:iCs/>
        </w:rPr>
        <w:t>BRAF</w:t>
      </w:r>
      <w:r w:rsidRPr="00832564">
        <w:rPr>
          <w:rFonts w:ascii="Arial" w:hAnsi="Arial" w:cs="Arial"/>
        </w:rPr>
        <w:t xml:space="preserve"> mutant, </w:t>
      </w:r>
      <w:r w:rsidRPr="00832564">
        <w:rPr>
          <w:rFonts w:ascii="Arial" w:hAnsi="Arial" w:cs="Arial"/>
          <w:i/>
          <w:iCs/>
        </w:rPr>
        <w:t>KRAS</w:t>
      </w:r>
      <w:r w:rsidRPr="00832564">
        <w:rPr>
          <w:rFonts w:ascii="Arial" w:hAnsi="Arial" w:cs="Arial"/>
        </w:rPr>
        <w:t xml:space="preserve"> wild-type; Type 2 = non-MSI-high, CIMP-high, </w:t>
      </w:r>
      <w:r w:rsidRPr="00832564">
        <w:rPr>
          <w:rFonts w:ascii="Arial" w:hAnsi="Arial" w:cs="Arial"/>
          <w:i/>
          <w:iCs/>
        </w:rPr>
        <w:t>BRAF</w:t>
      </w:r>
      <w:r w:rsidRPr="00832564">
        <w:rPr>
          <w:rFonts w:ascii="Arial" w:hAnsi="Arial" w:cs="Arial"/>
        </w:rPr>
        <w:t xml:space="preserve"> mutant, </w:t>
      </w:r>
      <w:r w:rsidRPr="00832564">
        <w:rPr>
          <w:rFonts w:ascii="Arial" w:hAnsi="Arial" w:cs="Arial"/>
          <w:i/>
          <w:iCs/>
        </w:rPr>
        <w:t>KRAS</w:t>
      </w:r>
      <w:r w:rsidRPr="00832564">
        <w:rPr>
          <w:rFonts w:ascii="Arial" w:hAnsi="Arial" w:cs="Arial"/>
        </w:rPr>
        <w:t xml:space="preserve"> wild-type; Type 3 = non-MSI-high, CIMP-low/negative, </w:t>
      </w:r>
      <w:r w:rsidRPr="00832564">
        <w:rPr>
          <w:rFonts w:ascii="Arial" w:hAnsi="Arial" w:cs="Arial"/>
          <w:i/>
          <w:iCs/>
        </w:rPr>
        <w:t>BRAF</w:t>
      </w:r>
      <w:r w:rsidRPr="00832564">
        <w:rPr>
          <w:rFonts w:ascii="Arial" w:hAnsi="Arial" w:cs="Arial"/>
        </w:rPr>
        <w:t xml:space="preserve"> wild-type, </w:t>
      </w:r>
      <w:r w:rsidRPr="00832564">
        <w:rPr>
          <w:rFonts w:ascii="Arial" w:hAnsi="Arial" w:cs="Arial"/>
          <w:i/>
          <w:iCs/>
        </w:rPr>
        <w:t xml:space="preserve">KRAS </w:t>
      </w:r>
      <w:r w:rsidRPr="00832564">
        <w:rPr>
          <w:rFonts w:ascii="Arial" w:hAnsi="Arial" w:cs="Arial"/>
        </w:rPr>
        <w:t xml:space="preserve">mutant; Type 4 = non-MSI-high, CIMP-low/negative, </w:t>
      </w:r>
      <w:r w:rsidRPr="00832564">
        <w:rPr>
          <w:rFonts w:ascii="Arial" w:hAnsi="Arial" w:cs="Arial"/>
          <w:i/>
          <w:iCs/>
        </w:rPr>
        <w:t>BRAF</w:t>
      </w:r>
      <w:r w:rsidRPr="00832564">
        <w:rPr>
          <w:rFonts w:ascii="Arial" w:hAnsi="Arial" w:cs="Arial"/>
        </w:rPr>
        <w:t xml:space="preserve"> wild-type, </w:t>
      </w:r>
      <w:r w:rsidRPr="00832564">
        <w:rPr>
          <w:rFonts w:ascii="Arial" w:hAnsi="Arial" w:cs="Arial"/>
          <w:i/>
          <w:iCs/>
        </w:rPr>
        <w:t>KRAS</w:t>
      </w:r>
      <w:r w:rsidRPr="00832564">
        <w:rPr>
          <w:rFonts w:ascii="Arial" w:hAnsi="Arial" w:cs="Arial"/>
        </w:rPr>
        <w:t xml:space="preserve"> wild-type; Type 5 = MSI-high, CIMP-low/negative, </w:t>
      </w:r>
      <w:r w:rsidRPr="00832564">
        <w:rPr>
          <w:rFonts w:ascii="Arial" w:hAnsi="Arial" w:cs="Arial"/>
          <w:i/>
          <w:iCs/>
        </w:rPr>
        <w:t>BRAF</w:t>
      </w:r>
      <w:r w:rsidRPr="00832564">
        <w:rPr>
          <w:rFonts w:ascii="Arial" w:hAnsi="Arial" w:cs="Arial"/>
        </w:rPr>
        <w:t xml:space="preserve"> wild-type, </w:t>
      </w:r>
      <w:r w:rsidRPr="00832564">
        <w:rPr>
          <w:rFonts w:ascii="Arial" w:hAnsi="Arial" w:cs="Arial"/>
          <w:i/>
          <w:iCs/>
        </w:rPr>
        <w:t>KRAS</w:t>
      </w:r>
      <w:r w:rsidRPr="00832564">
        <w:rPr>
          <w:rFonts w:ascii="Arial" w:hAnsi="Arial" w:cs="Arial"/>
        </w:rPr>
        <w:t xml:space="preserve"> wild-type.</w:t>
      </w:r>
    </w:p>
    <w:p w14:paraId="6E173F15" w14:textId="77777777" w:rsidR="00D103F4" w:rsidRPr="00832564" w:rsidRDefault="00D103F4" w:rsidP="00D103F4">
      <w:pPr>
        <w:spacing w:after="0" w:line="240" w:lineRule="auto"/>
        <w:rPr>
          <w:rFonts w:ascii="Arial" w:hAnsi="Arial" w:cs="Arial"/>
          <w:lang w:val="en-US"/>
        </w:rPr>
      </w:pPr>
      <w:r w:rsidRPr="00832564">
        <w:rPr>
          <w:rFonts w:ascii="Arial" w:hAnsi="Arial" w:cs="Arial"/>
          <w:lang w:val="en-US"/>
        </w:rPr>
        <w:t>Abbreviations: AJCC, American Joint Committee on Cancer; CIMP, CpG island methylator phenotype; MSI, microsatellite instability.</w:t>
      </w:r>
    </w:p>
    <w:p w14:paraId="0CDBFB7F" w14:textId="77777777" w:rsidR="00D103F4" w:rsidRPr="00832564" w:rsidRDefault="00D103F4" w:rsidP="00D103F4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lang w:val="en-US"/>
        </w:rPr>
      </w:pPr>
      <w:r w:rsidRPr="00832564">
        <w:rPr>
          <w:rFonts w:ascii="Arial" w:hAnsi="Arial" w:cs="Arial"/>
          <w:lang w:val="en-US"/>
        </w:rPr>
        <w:t xml:space="preserve">Abbreviations: CI, confidence interval; CIMP, CpG island methylator phenotype; MSI, microsatellite instability; </w:t>
      </w:r>
      <w:proofErr w:type="gramStart"/>
      <w:r w:rsidRPr="00832564">
        <w:rPr>
          <w:rFonts w:ascii="Arial" w:hAnsi="Arial" w:cs="Arial"/>
          <w:lang w:val="en-US"/>
        </w:rPr>
        <w:t>OR,</w:t>
      </w:r>
      <w:proofErr w:type="gramEnd"/>
      <w:r w:rsidRPr="00832564">
        <w:rPr>
          <w:rFonts w:ascii="Arial" w:hAnsi="Arial" w:cs="Arial"/>
          <w:lang w:val="en-US"/>
        </w:rPr>
        <w:t xml:space="preserve"> odds ratio.</w:t>
      </w:r>
    </w:p>
    <w:p w14:paraId="6425758F" w14:textId="77777777" w:rsidR="00D103F4" w:rsidRDefault="00D103F4" w:rsidP="009718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br w:type="page"/>
      </w:r>
    </w:p>
    <w:p w14:paraId="78847F04" w14:textId="7414FC71" w:rsidR="00F32309" w:rsidRPr="009F211F" w:rsidRDefault="009718D6" w:rsidP="009718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</w:t>
      </w:r>
      <w:r w:rsidR="001938A7">
        <w:rPr>
          <w:rFonts w:ascii="Arial" w:hAnsi="Arial" w:cs="Arial"/>
          <w:sz w:val="24"/>
          <w:szCs w:val="24"/>
          <w:lang w:val="en-US"/>
        </w:rPr>
        <w:t>T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ble </w:t>
      </w:r>
      <w:r w:rsidR="009E694C">
        <w:rPr>
          <w:rFonts w:ascii="Arial" w:hAnsi="Arial" w:cs="Arial"/>
          <w:sz w:val="24"/>
          <w:szCs w:val="24"/>
          <w:lang w:val="en-US"/>
        </w:rPr>
        <w:t>7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.  Molecular Characteristics of </w:t>
      </w:r>
      <w:r w:rsidR="00575B91" w:rsidRPr="00575B91">
        <w:rPr>
          <w:rFonts w:ascii="Arial" w:hAnsi="Arial" w:cs="Arial"/>
          <w:sz w:val="24"/>
          <w:szCs w:val="24"/>
          <w:lang w:val="en-US"/>
        </w:rPr>
        <w:t xml:space="preserve">Early-onset and Later-onset </w:t>
      </w:r>
      <w:r w:rsidRPr="00AE124E">
        <w:rPr>
          <w:rFonts w:ascii="Arial" w:hAnsi="Arial" w:cs="Arial"/>
          <w:sz w:val="24"/>
          <w:szCs w:val="24"/>
          <w:lang w:val="en-US"/>
        </w:rPr>
        <w:t>According to Primary Tumor Location in Strata of CIMP Status</w:t>
      </w:r>
    </w:p>
    <w:tbl>
      <w:tblPr>
        <w:tblW w:w="1386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50"/>
        <w:gridCol w:w="1260"/>
        <w:gridCol w:w="1170"/>
        <w:gridCol w:w="1170"/>
        <w:gridCol w:w="1260"/>
        <w:gridCol w:w="1260"/>
        <w:gridCol w:w="1260"/>
        <w:gridCol w:w="1440"/>
        <w:gridCol w:w="1710"/>
        <w:gridCol w:w="1080"/>
      </w:tblGrid>
      <w:tr w:rsidR="008C3FE9" w:rsidRPr="00AE124E" w14:paraId="1A8D1E54" w14:textId="77777777" w:rsidTr="00982418">
        <w:tc>
          <w:tcPr>
            <w:tcW w:w="22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9F5D71B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olecular feature*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74A1C12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Total 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123C2B8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ecum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3F1E10F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A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15402F3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Transverse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F01D98D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De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503D5AE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Sigmoid col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F295DC9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Rectum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0FFBF4F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ltivariable OR (95% CI)</w:t>
            </w:r>
            <w:r w:rsidRPr="00AE124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†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E5B2AFE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proofErr w:type="spell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P</w:t>
            </w:r>
            <w:r w:rsidRPr="00AE124E">
              <w:rPr>
                <w:rFonts w:ascii="Arial" w:eastAsia="Yu Gothic" w:hAnsi="Arial" w:cs="Arial"/>
                <w:sz w:val="20"/>
                <w:szCs w:val="20"/>
                <w:vertAlign w:val="subscript"/>
                <w:lang w:val="en-US"/>
              </w:rPr>
              <w:t>trend</w:t>
            </w:r>
            <w:proofErr w:type="spellEnd"/>
            <w:r w:rsidRPr="00AE124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†</w:t>
            </w:r>
          </w:p>
        </w:tc>
      </w:tr>
      <w:tr w:rsidR="008C3FE9" w:rsidRPr="00AE124E" w14:paraId="00A68710" w14:textId="77777777" w:rsidTr="00982418"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32D13E01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&lt;50 (early-onset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20447CC3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731ADB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DA317B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A90124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9DAA88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A3DEF9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ADDFCF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046FCA84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right w:val="nil"/>
            </w:tcBorders>
          </w:tcPr>
          <w:p w14:paraId="4FB8D3EA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C3FE9" w:rsidRPr="00AE124E" w14:paraId="197F8FF6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F981621" w14:textId="7C11C480" w:rsidR="008C3FE9" w:rsidRPr="00AE124E" w:rsidRDefault="00250284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="008C3FE9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IMP-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895B4FF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4D8B25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DFC6D5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DBC2A7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C77962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8849B0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7FE1C4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E050DB8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2EC2CCD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34882" w:rsidRPr="00AE124E" w14:paraId="7C3FD1E4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DC2A1E3" w14:textId="5B0B609E" w:rsidR="00C34882" w:rsidRPr="00AE124E" w:rsidRDefault="00250284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="00C34882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EC97348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158679F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78C3021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81F3502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0417176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9AA6647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922844A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C39E433" w14:textId="60DE845B" w:rsidR="00C34882" w:rsidRPr="00AE124E" w:rsidRDefault="00855AF4" w:rsidP="00C34882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04</w:t>
            </w:r>
            <w:r w:rsidR="00C34882"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436AB3" w:rsidRPr="00AE124E">
              <w:rPr>
                <w:rFonts w:ascii="Arial" w:hAnsi="Arial" w:cs="Arial"/>
                <w:sz w:val="20"/>
                <w:szCs w:val="20"/>
                <w:lang w:val="en-US"/>
              </w:rPr>
              <w:t>1.75</w:t>
            </w:r>
            <w:r w:rsidR="00C34882" w:rsidRPr="00AE124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436AB3" w:rsidRPr="00AE124E">
              <w:rPr>
                <w:rFonts w:ascii="Arial" w:hAnsi="Arial" w:cs="Arial"/>
                <w:sz w:val="20"/>
                <w:szCs w:val="20"/>
                <w:lang w:val="en-US"/>
              </w:rPr>
              <w:t>2.37</w:t>
            </w:r>
            <w:r w:rsidR="00C34882"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73F43FC8" w14:textId="1E769F2D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C34882" w:rsidRPr="00AE124E" w14:paraId="6E672D83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76409F2" w14:textId="34ECB282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5028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3DE54F8" w14:textId="392DB925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863 (8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36E6F95" w14:textId="55659A30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93 (7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EBB7787" w14:textId="5F850975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56 (6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8E54C10" w14:textId="667804C0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56 (6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FA3C95E" w14:textId="348C5CB0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74 (7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97106E6" w14:textId="513172C4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215 (9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02260AC" w14:textId="0DC643F0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369 (9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1E38C62" w14:textId="77777777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18D8D01" w14:textId="77777777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34882" w:rsidRPr="00AE124E" w14:paraId="58ECBF52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749E5BE" w14:textId="771CC376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5028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8FF53E9" w14:textId="629EE383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167 (1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642D9BA" w14:textId="66B8FBA0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39 (3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DA7845F" w14:textId="6D4545D4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35 (3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E8DF525" w14:textId="0A247182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36 (3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70274F8" w14:textId="69D5D8A3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20 (2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44E107C" w14:textId="26257859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11 (4.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1DB15FA" w14:textId="798F4A9D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26 (6.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CE6E2C1" w14:textId="77777777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095ABCE" w14:textId="77777777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34882" w:rsidRPr="00AE124E" w14:paraId="6B5A74B5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1373184" w14:textId="11950AF6" w:rsidR="00C34882" w:rsidRPr="00AE124E" w:rsidRDefault="00250284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="00C34882"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D738E09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51CDD7E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F69E5BE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C9F81FD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E4AAA30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16FE721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D02A1D8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907D8E6" w14:textId="2BE270D2" w:rsidR="00C34882" w:rsidRPr="00AE124E" w:rsidRDefault="00C34882" w:rsidP="00C34882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F5059D" w:rsidRPr="00AE124E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F5059D" w:rsidRPr="00AE124E">
              <w:rPr>
                <w:rFonts w:ascii="Arial" w:hAnsi="Arial" w:cs="Arial"/>
                <w:sz w:val="20"/>
                <w:szCs w:val="20"/>
                <w:lang w:val="en-US"/>
              </w:rPr>
              <w:t>03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="00715D39" w:rsidRPr="00AE124E">
              <w:rPr>
                <w:rFonts w:ascii="Arial" w:hAnsi="Arial" w:cs="Arial"/>
                <w:sz w:val="20"/>
                <w:szCs w:val="20"/>
                <w:lang w:val="en-US"/>
              </w:rPr>
              <w:t>64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D18CC17" w14:textId="75AA7BC0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029</w:t>
            </w:r>
          </w:p>
        </w:tc>
      </w:tr>
      <w:tr w:rsidR="00C34882" w:rsidRPr="00AE124E" w14:paraId="0247AA5E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83C2264" w14:textId="57297C45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5028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60019B1" w14:textId="52ED0D53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1004 (9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CE65A17" w14:textId="07F324CD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129 (9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C1B0670" w14:textId="05F5AEBB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86 (9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3D2C79B" w14:textId="66435A9B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86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8408C1A" w14:textId="0141FA63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89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F4BB8F4" w14:textId="442140B9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230 (97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7035E0D" w14:textId="47F9708B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384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73C0AC3" w14:textId="77777777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575C65D" w14:textId="77777777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34882" w:rsidRPr="00AE124E" w14:paraId="2BA97242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25F7DB1" w14:textId="5C745912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5028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465A2DA" w14:textId="2E1AD8CA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35 (3.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A2574D6" w14:textId="0BC2E472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2 (1.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A002876" w14:textId="1A1B133D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6 (6.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31CEDF1" w14:textId="58BA6B39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5 (5.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7E0FD6F" w14:textId="408EF2D9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5 (5.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D675EB9" w14:textId="7E3C6E7E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7 (3.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1A9990E" w14:textId="7B46010D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10 (2.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2616A42" w14:textId="77777777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E3613FB" w14:textId="77777777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34882" w:rsidRPr="00AE124E" w14:paraId="44672315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E9111F0" w14:textId="01715697" w:rsidR="00C34882" w:rsidRPr="00AE124E" w:rsidRDefault="00250284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="00C34882"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E69F45C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1D054E7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055CF7A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7053F95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F6513D1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3B606D9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931AF71" w14:textId="77777777" w:rsidR="00C34882" w:rsidRPr="00AE124E" w:rsidRDefault="00C34882" w:rsidP="00C348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2243839" w14:textId="36469683" w:rsidR="00C34882" w:rsidRPr="00AE124E" w:rsidRDefault="00C34882" w:rsidP="00C34882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0</w:t>
            </w:r>
            <w:r w:rsidR="00121D33" w:rsidRPr="00AE124E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0.</w:t>
            </w:r>
            <w:r w:rsidR="00121D33" w:rsidRPr="00AE124E">
              <w:rPr>
                <w:rFonts w:ascii="Arial" w:hAnsi="Arial" w:cs="Arial"/>
                <w:sz w:val="20"/>
                <w:szCs w:val="20"/>
                <w:lang w:val="en-US"/>
              </w:rPr>
              <w:t>94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="00121D33" w:rsidRPr="00AE124E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728DC90E" w14:textId="2ED8A253" w:rsidR="00C34882" w:rsidRPr="00AE124E" w:rsidRDefault="00C34882" w:rsidP="00C3488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</w:tr>
      <w:tr w:rsidR="008C3FE9" w:rsidRPr="00AE124E" w14:paraId="50CFD9A2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3B9C65A" w14:textId="3508490B" w:rsidR="008C3FE9" w:rsidRPr="00AE124E" w:rsidRDefault="008C3FE9" w:rsidP="008C3FE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5028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8FB4FD9" w14:textId="5D4F9F16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477 (6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C3319E9" w14:textId="06267A3F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46 (4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F75F6ED" w14:textId="0040E2E1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38 (5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B8EE8E4" w14:textId="180C703B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43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4896A56" w14:textId="49177E98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49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6C15AA9" w14:textId="006104FA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115 (6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2BFAAB6" w14:textId="554C0B30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186 (6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E04CD20" w14:textId="77777777" w:rsidR="008C3FE9" w:rsidRPr="00AE124E" w:rsidRDefault="008C3FE9" w:rsidP="008C3FE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93E29A1" w14:textId="77777777" w:rsidR="008C3FE9" w:rsidRPr="00AE124E" w:rsidRDefault="008C3FE9" w:rsidP="008C3FE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C3FE9" w:rsidRPr="00AE124E" w14:paraId="5265C9BF" w14:textId="77777777" w:rsidTr="00982418">
        <w:tc>
          <w:tcPr>
            <w:tcW w:w="2250" w:type="dxa"/>
            <w:shd w:val="clear" w:color="auto" w:fill="auto"/>
          </w:tcPr>
          <w:p w14:paraId="50DCF504" w14:textId="065C57F3" w:rsidR="008C3FE9" w:rsidRPr="00AE124E" w:rsidRDefault="008C3FE9" w:rsidP="008C3FE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50284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shd w:val="clear" w:color="auto" w:fill="auto"/>
            <w:noWrap/>
          </w:tcPr>
          <w:p w14:paraId="47B07A23" w14:textId="40251150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252 (35%)</w:t>
            </w:r>
          </w:p>
        </w:tc>
        <w:tc>
          <w:tcPr>
            <w:tcW w:w="1170" w:type="dxa"/>
            <w:shd w:val="clear" w:color="auto" w:fill="auto"/>
            <w:noWrap/>
          </w:tcPr>
          <w:p w14:paraId="584A68D4" w14:textId="0E5852CE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50 (52%)</w:t>
            </w:r>
          </w:p>
        </w:tc>
        <w:tc>
          <w:tcPr>
            <w:tcW w:w="1170" w:type="dxa"/>
            <w:shd w:val="clear" w:color="auto" w:fill="auto"/>
            <w:noWrap/>
          </w:tcPr>
          <w:p w14:paraId="39A47E3C" w14:textId="1AA8B623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27 (42%)</w:t>
            </w:r>
          </w:p>
        </w:tc>
        <w:tc>
          <w:tcPr>
            <w:tcW w:w="1260" w:type="dxa"/>
            <w:shd w:val="clear" w:color="auto" w:fill="auto"/>
            <w:noWrap/>
          </w:tcPr>
          <w:p w14:paraId="768B88E1" w14:textId="64BE126A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19 (31%)</w:t>
            </w:r>
          </w:p>
        </w:tc>
        <w:tc>
          <w:tcPr>
            <w:tcW w:w="1260" w:type="dxa"/>
            <w:shd w:val="clear" w:color="auto" w:fill="auto"/>
            <w:noWrap/>
          </w:tcPr>
          <w:p w14:paraId="620F0BB5" w14:textId="161D71CC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20 (29%)</w:t>
            </w:r>
          </w:p>
        </w:tc>
        <w:tc>
          <w:tcPr>
            <w:tcW w:w="1260" w:type="dxa"/>
            <w:shd w:val="clear" w:color="auto" w:fill="auto"/>
            <w:noWrap/>
          </w:tcPr>
          <w:p w14:paraId="76411536" w14:textId="4E259BDB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51 (31%)</w:t>
            </w:r>
          </w:p>
        </w:tc>
        <w:tc>
          <w:tcPr>
            <w:tcW w:w="1440" w:type="dxa"/>
            <w:shd w:val="clear" w:color="auto" w:fill="auto"/>
            <w:noWrap/>
          </w:tcPr>
          <w:p w14:paraId="39D7BF7D" w14:textId="0467569D" w:rsidR="008C3FE9" w:rsidRPr="00AE124E" w:rsidRDefault="008C3FE9" w:rsidP="008C3FE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85 (31%)</w:t>
            </w:r>
          </w:p>
        </w:tc>
        <w:tc>
          <w:tcPr>
            <w:tcW w:w="1710" w:type="dxa"/>
          </w:tcPr>
          <w:p w14:paraId="24D9F674" w14:textId="77777777" w:rsidR="008C3FE9" w:rsidRPr="00AE124E" w:rsidRDefault="008C3FE9" w:rsidP="008C3FE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</w:tcPr>
          <w:p w14:paraId="58D08406" w14:textId="77777777" w:rsidR="008C3FE9" w:rsidRPr="00AE124E" w:rsidRDefault="008C3FE9" w:rsidP="008C3FE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C3FE9" w:rsidRPr="00AE124E" w14:paraId="2BC6AA98" w14:textId="77777777" w:rsidTr="00982418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3B98566E" w14:textId="287BCE88" w:rsidR="008C3FE9" w:rsidRPr="00AE124E" w:rsidRDefault="00250284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="008C3FE9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IMP-high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E38851D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9578A7E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E68DF42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849DEDD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4F78FBD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8521C21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10DE8FE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4DB02B4B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7A79BFF9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03369400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F8B5BDC" w14:textId="01A672EA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050148A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B30B14C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60E8F2B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797474E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1973747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130849F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D5C9BD5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4D30C93" w14:textId="482DBF61" w:rsidR="00250284" w:rsidRPr="00AE124E" w:rsidRDefault="00250284" w:rsidP="0025028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48 (0.81-2.70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F964735" w14:textId="50D43B09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20</w:t>
            </w:r>
          </w:p>
        </w:tc>
      </w:tr>
      <w:tr w:rsidR="00250284" w:rsidRPr="00AE124E" w14:paraId="1948CC13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FD86C03" w14:textId="4EEC76E6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B488C9" w14:textId="3E061BF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 (7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F03B66" w14:textId="3C9A30C8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 (5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236A43" w14:textId="0DAAA736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B03446" w14:textId="599DD8AB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3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D25A83" w14:textId="3C7C910C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E741D0" w14:textId="3F13C6A4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9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D48388" w14:textId="5E9DD4CB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 (9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3C6D060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D34AFCA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494E170C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8C9B9C4" w14:textId="18B3E95D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E844E9" w14:textId="63773AEB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 (3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A854AC" w14:textId="0570BE69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4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C4FC8A" w14:textId="6FD830C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18FA7F" w14:textId="0EA0AF9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4EB51A" w14:textId="3C6E1E94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3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866D8D" w14:textId="4C29B1F8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1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25A285" w14:textId="0D59057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7.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7D8C287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1AB7256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0AECFDAD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48106C6" w14:textId="779EBF9D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EDABD3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E5ABF2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024B23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0970F4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3F2891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041A0A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67E9E6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D84BE20" w14:textId="158F8AD5" w:rsidR="00250284" w:rsidRPr="00AE124E" w:rsidRDefault="00250284" w:rsidP="0025028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73 (0.44-1.21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87E937D" w14:textId="3627FBE8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</w:tr>
      <w:tr w:rsidR="00250284" w:rsidRPr="00AE124E" w14:paraId="4422A132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0CC9277" w14:textId="7F3AA3E0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1BB70D" w14:textId="44960C9E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1 (6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4A1CB4" w14:textId="79861C04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 (6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3BFAF7" w14:textId="44E70E3A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178A7C" w14:textId="448F8435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2865B9" w14:textId="4A422BA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3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D370A2" w14:textId="548D679F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 (3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94A53B" w14:textId="0ADC561F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6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C93B2FC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9462C69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50854B39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F8EC7F6" w14:textId="2F315BE5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9A2F8A" w14:textId="5E9F325E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 (4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1E8EAE" w14:textId="1623FC2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 (3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54A957" w14:textId="28E7E595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F13975" w14:textId="57CEDB2F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2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3628F4" w14:textId="7748BC6A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CDDE66" w14:textId="5998F636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 (7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D9CD05" w14:textId="6227FFC8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 (3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19AE3C0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E2019AA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14FB7AC6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4A3B9F4" w14:textId="5A016A70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217CDD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BFFF1A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AA79F7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15B365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903283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EE9923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75D3D8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24CD053" w14:textId="23795B32" w:rsidR="00250284" w:rsidRPr="00AE124E" w:rsidRDefault="00250284" w:rsidP="0025028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42 (0.83-2.43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7E0C53C" w14:textId="57F2D90F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20</w:t>
            </w:r>
          </w:p>
        </w:tc>
      </w:tr>
      <w:tr w:rsidR="00250284" w:rsidRPr="00AE124E" w14:paraId="76D43AAF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EA1A798" w14:textId="27ADFC73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A72564" w14:textId="3025280F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 (6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526FDB" w14:textId="3D9D2C7B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 (5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99E811" w14:textId="59EBE503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68C744" w14:textId="0718F3AD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 (6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B1558C" w14:textId="01AAECA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2B872C" w14:textId="7DF59AB5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 (7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ED5602" w14:textId="0E0E9CEC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7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D097F50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066122D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52856B98" w14:textId="77777777" w:rsidTr="00982418"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46DC52D2" w14:textId="07A3C0EF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0D6216E3" w14:textId="57D78E35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 (34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0714B8B7" w14:textId="15EE863B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 (42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40FF0B70" w14:textId="6FD3B2E4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 (33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1366A20E" w14:textId="6019B253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4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6363A8CF" w14:textId="72D15AC6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33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014FF01C" w14:textId="28D8481A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25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72BB0CA7" w14:textId="5F0A8088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 (25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CE16280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D8C82DF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C3FE9" w:rsidRPr="00AE124E" w14:paraId="6793E77B" w14:textId="77777777" w:rsidTr="00982418">
        <w:tc>
          <w:tcPr>
            <w:tcW w:w="225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</w:tcPr>
          <w:p w14:paraId="7600F5DC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≥50 (later-onset)</w:t>
            </w: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</w:tcPr>
          <w:p w14:paraId="1DE502F1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AEA181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76B66B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40F7B8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6C274F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2CD6E5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3CD6D3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6" w:space="0" w:color="auto"/>
              <w:left w:val="nil"/>
              <w:right w:val="nil"/>
            </w:tcBorders>
          </w:tcPr>
          <w:p w14:paraId="130A2902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right w:val="nil"/>
            </w:tcBorders>
          </w:tcPr>
          <w:p w14:paraId="07D3E8BA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C3FE9" w:rsidRPr="00AE124E" w14:paraId="10FB3C43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0245790" w14:textId="669A824D" w:rsidR="008C3FE9" w:rsidRPr="00AE124E" w:rsidRDefault="00250284" w:rsidP="00620A39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="008C3FE9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IMP-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D400F24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91E47F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F79EE7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97B153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7A99D6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6CA67F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3C2470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34EAF69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CAC1701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36952DD6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14380FA" w14:textId="5B54BD01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5B7B7DB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4153FDF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E403CC1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167A3CA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0033088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569BB6F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448459F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3A3DCB9" w14:textId="25A912B5" w:rsidR="00250284" w:rsidRPr="00AE124E" w:rsidRDefault="00250284" w:rsidP="0025028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95 (1.80-2.13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05777A2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50284" w:rsidRPr="00AE124E" w14:paraId="3BA685EF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40C3620" w14:textId="251E3EB8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852126" w14:textId="490D18EF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21 (9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557923" w14:textId="2440A33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02 (8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14EE63" w14:textId="339A77B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4 (8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0A080F" w14:textId="1E8A8FEE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68 (8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E3F4DA" w14:textId="21F92CD6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60 (9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351B05" w14:textId="15B37326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65 (98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5A8821" w14:textId="7F20515C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12 (9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4251076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CF55ABC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5039196F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E6CFF08" w14:textId="313B0E14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80D49C" w14:textId="06AF0339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9 (6.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694482" w14:textId="4BEA4EE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8 (1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75EEEA" w14:textId="2547BBD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3 (1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5B6FFD" w14:textId="69911FEE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0 (1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E3DC74" w14:textId="5A7D401B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0 (6.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8D3A09" w14:textId="36BBA488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 (2.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F85AB0" w14:textId="3E2AE569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5 (1.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FBBEFAC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7E67C3E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2A3029F1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B15B924" w14:textId="7A838A15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6C750A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D2EE1B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0543D2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07AA1A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1586FB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E8155D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8863E3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86C996F" w14:textId="31853518" w:rsidR="00250284" w:rsidRPr="00AE124E" w:rsidRDefault="00250284" w:rsidP="0025028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41 (1.29-1.55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9472A58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50284" w:rsidRPr="00AE124E" w14:paraId="6212A1DD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4C5D054" w14:textId="1B2CF70F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D5EED3" w14:textId="06EA94D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241 (9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37D2FE" w14:textId="043A62F3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66 (9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A638E9" w14:textId="512CB106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74 (9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E205EF" w14:textId="466F6689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4 (9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0A59A6" w14:textId="11277D12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64 (9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1DF525" w14:textId="1BBA56A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50 (98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525CFE" w14:textId="6E4B9270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93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8C639DD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7A6B8F6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0F16C8EB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FD875B8" w14:textId="7924CF6A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291D43" w14:textId="2ED6B45C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49 (3.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547245" w14:textId="78CFFC29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 (4.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B0C697" w14:textId="35AAD485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6 (7.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BF5CB4" w14:textId="3E113194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 (7.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545B07" w14:textId="25C7CDA8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 (3.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34FC21" w14:textId="36AC1E4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 (2.2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B936A2" w14:textId="506E108F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 (3.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671CAFA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684C8C3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739ACB50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8269E4F" w14:textId="77313836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942CB7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845799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2170CE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F18213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17FAD5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FE6E63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DD777F" w14:textId="7777777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83E316F" w14:textId="6B285A61" w:rsidR="00250284" w:rsidRPr="00AE124E" w:rsidRDefault="00250284" w:rsidP="0025028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13 (1.09-1.18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4FB3130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50284" w:rsidRPr="00AE124E" w14:paraId="0DF84382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476A3D7" w14:textId="47C3B708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78389D" w14:textId="64833C24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34 (6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2099C7" w14:textId="3A7712BB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11 (4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B850B8" w14:textId="46B3F04F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2 (5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FD6C33" w14:textId="0AD8C6FA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7 (6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2CB3B3" w14:textId="3905A2E2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91 (6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F6A555" w14:textId="358D8568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03 (7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31766A" w14:textId="6D0B1EE9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20 (6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6986D63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0A96799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50284" w:rsidRPr="00AE124E" w14:paraId="3871BD00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8428D6C" w14:textId="668F0803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382EBD" w14:textId="484F7EC3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51 (3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6605F2" w14:textId="2EEA8FA3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4 (5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FEBD00" w14:textId="305FF999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4 (4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A589A8" w14:textId="6385508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2 (3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9ED829" w14:textId="1EE6C3C7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0 (3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D76679" w14:textId="676F8403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22 (3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831808" w14:textId="72F3123A" w:rsidR="00250284" w:rsidRPr="00AE124E" w:rsidRDefault="00250284" w:rsidP="0025028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9 (3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C3DD048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A6C5124" w14:textId="77777777" w:rsidR="00250284" w:rsidRPr="00AE124E" w:rsidRDefault="00250284" w:rsidP="0025028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8C3FE9" w:rsidRPr="00AE124E" w14:paraId="55F76E5A" w14:textId="77777777" w:rsidTr="00982418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318595" w14:textId="3C1D00D1" w:rsidR="008C3FE9" w:rsidRPr="00AE124E" w:rsidRDefault="00265AC6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="008C3FE9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CIMP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DE60B3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307604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2C39C3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B0E487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3BF52B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396291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871664" w14:textId="77777777" w:rsidR="008C3FE9" w:rsidRPr="00AE124E" w:rsidRDefault="008C3FE9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972B944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13A55B9" w14:textId="77777777" w:rsidR="008C3FE9" w:rsidRPr="00AE124E" w:rsidRDefault="008C3FE9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65AC6" w:rsidRPr="00AE124E" w14:paraId="277202DD" w14:textId="77777777" w:rsidTr="00982418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0514BDD" w14:textId="630CDCA8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D8169C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1E8106D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CAF074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77573A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F5A11AD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65103B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2CA756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11C6A7B" w14:textId="3CE6EA36" w:rsidR="00265AC6" w:rsidRPr="00AE124E" w:rsidRDefault="00265AC6" w:rsidP="00265AC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75 (1.57-1.96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A2DBB29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65AC6" w:rsidRPr="00AE124E" w14:paraId="474FC6E0" w14:textId="77777777" w:rsidTr="00982418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E4B27F" w14:textId="097D4C1A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A0A6A6" w14:textId="19E7E359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32 (4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261975" w14:textId="3A2619C6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7 (4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B4764" w14:textId="37B0D523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3 (3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DE8F6A" w14:textId="519F56CB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0 (3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308A71" w14:textId="4924DDFE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5 (5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3C0AB2" w14:textId="11A085A5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0 (70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733790" w14:textId="19E36322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7 (95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127748A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1AEBB2F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65AC6" w:rsidRPr="00AE124E" w14:paraId="44CF86F8" w14:textId="77777777" w:rsidTr="00982418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8D602E" w14:textId="1126FDAF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AFB89F" w14:textId="262E47A3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68 (5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4AABE3" w14:textId="1AD697F0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7 (5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B114AE" w14:textId="5F384EB8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9 (6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7342BC" w14:textId="031EDD6B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5 (6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D3F2E0" w14:textId="57473F79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 (4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194747" w14:textId="2FE5AC80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4 (30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D048B5" w14:textId="31E46154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 (5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2822065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52197F6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65AC6" w:rsidRPr="00AE124E" w14:paraId="1B29C42F" w14:textId="77777777" w:rsidTr="00982418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FC9ABD" w14:textId="42704646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BRAF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C91EF3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B52564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687AB8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38B565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93A149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9F2CD6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87D3E0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AD812D1" w14:textId="16017A41" w:rsidR="00265AC6" w:rsidRPr="00AE124E" w:rsidRDefault="00265AC6" w:rsidP="00265AC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44 (1.30-1.60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E56989E" w14:textId="71392B96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65AC6" w:rsidRPr="00AE124E" w14:paraId="27E34584" w14:textId="77777777" w:rsidTr="00982418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58104C" w14:textId="32872BC6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6098D" w14:textId="5E5E8AD4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04 (4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594D2C" w14:textId="74DC38C1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8 (3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F280DB" w14:textId="4C85583F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6 (3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460C4D" w14:textId="71773943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1 (4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52CF65" w14:textId="0100656C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 (5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EB4556" w14:textId="2C57A733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 (54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CFC098" w14:textId="182C2D20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7 (84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341C6495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04B680B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65AC6" w:rsidRPr="00AE124E" w14:paraId="65231E71" w14:textId="77777777" w:rsidTr="00982418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EE926C" w14:textId="51B3D3D9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741F49" w14:textId="37B1E6A4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82 (5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E11C7F" w14:textId="2DBBB372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7 (6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0EF9F8" w14:textId="6DC63AFE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0 (6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988406" w14:textId="5CE99D73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8 (59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0DA75B" w14:textId="7EA760FC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9 (4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DA2B58" w14:textId="28F0AD42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2 (46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DAE47" w14:textId="3A50200C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 (16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FD3B56E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7E41C6B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65AC6" w:rsidRPr="00AE124E" w14:paraId="73054A5B" w14:textId="77777777" w:rsidTr="00982418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53D2A2" w14:textId="0AEF7BC8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C454D0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F67FBD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8F36C5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51DD9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C6F875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366631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FB166E" w14:textId="7777777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B984F60" w14:textId="33E13ABB" w:rsidR="00265AC6" w:rsidRPr="00AE124E" w:rsidRDefault="00265AC6" w:rsidP="00265AC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72 (0.64-0.80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D2A18C7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65AC6" w:rsidRPr="00AE124E" w14:paraId="1C8A0937" w14:textId="77777777" w:rsidTr="00982418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D026A83" w14:textId="7A975A80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BCFB55" w14:textId="6AD9381D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82 (7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02BA40" w14:textId="0BB93373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69 (7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B0294D" w14:textId="62389084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8 (8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2D5926" w14:textId="22847DCD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0 (8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C1C91F" w14:textId="1E7DA286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3 (8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4D5439" w14:textId="62B30CA9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7 (71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A4DDC1" w14:textId="453DB287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5 (5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4DC2727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CD6EE8A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65AC6" w:rsidRPr="00AE124E" w14:paraId="0CB87EBB" w14:textId="77777777" w:rsidTr="00982418">
        <w:tc>
          <w:tcPr>
            <w:tcW w:w="22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769037BA" w14:textId="5EDD8331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5B6D5FB" w14:textId="19307CD1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2 (21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23BB7F5" w14:textId="1AF0DD05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1 (25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80CE733" w14:textId="4FFF251E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2 (15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20E8E61" w14:textId="4DE5D56A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9 (12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3790CF0" w14:textId="7DB71384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 (12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5F203AB" w14:textId="5B8AC4A5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 (29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0837E9A" w14:textId="19A45CD5" w:rsidR="00265AC6" w:rsidRPr="00AE124E" w:rsidRDefault="00265AC6" w:rsidP="00265AC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1 (48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F9CBEB9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B4DA4D0" w14:textId="77777777" w:rsidR="00265AC6" w:rsidRPr="00AE124E" w:rsidRDefault="00265AC6" w:rsidP="00265AC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</w:tbl>
    <w:p w14:paraId="47C614AE" w14:textId="77777777" w:rsidR="009718D6" w:rsidRPr="00AE124E" w:rsidRDefault="009718D6" w:rsidP="009718D6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lang w:val="en-US"/>
        </w:rPr>
        <w:lastRenderedPageBreak/>
        <w:t xml:space="preserve">* Percentage indicates the proportion of patients with a specific patient molecular characteristic among all patients or in strata of tumor location (cecum, ascending colon, transverse colon, descending colon, sigmoid colon, and rectum).  </w:t>
      </w:r>
    </w:p>
    <w:p w14:paraId="465DC484" w14:textId="7CC56502" w:rsidR="00961704" w:rsidRPr="00AE124E" w:rsidRDefault="00961704" w:rsidP="00961704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vertAlign w:val="superscript"/>
          <w:lang w:val="en-US"/>
        </w:rPr>
        <w:t xml:space="preserve">† </w:t>
      </w:r>
      <w:r w:rsidRPr="00AE124E">
        <w:rPr>
          <w:rFonts w:ascii="Arial" w:eastAsia="Yu Gothic" w:hAnsi="Arial" w:cs="Arial"/>
          <w:lang w:val="en-US"/>
        </w:rPr>
        <w:t xml:space="preserve">Multivariable odds ratio (OR) </w:t>
      </w:r>
      <w:r w:rsidR="00423AF7" w:rsidRPr="00423AF7">
        <w:rPr>
          <w:rFonts w:ascii="Arial" w:eastAsia="Yu Gothic" w:hAnsi="Arial" w:cs="Arial"/>
          <w:lang w:val="en-US"/>
        </w:rPr>
        <w:t xml:space="preserve">(with 95% confidence interval) </w:t>
      </w:r>
      <w:r w:rsidRPr="00AE124E">
        <w:rPr>
          <w:rFonts w:ascii="Arial" w:eastAsia="Yu Gothic" w:hAnsi="Arial" w:cs="Arial"/>
          <w:lang w:val="en-US"/>
        </w:rPr>
        <w:t xml:space="preserve">for molecular marker positivity </w:t>
      </w:r>
      <w:r w:rsidR="000B535E" w:rsidRPr="00236399">
        <w:rPr>
          <w:rFonts w:ascii="Arial" w:eastAsia="Yu Gothic" w:hAnsi="Arial" w:cs="Arial"/>
          <w:lang w:val="en-US"/>
        </w:rPr>
        <w:t xml:space="preserve">(i.e., </w:t>
      </w:r>
      <w:r w:rsidR="000B535E">
        <w:rPr>
          <w:rFonts w:ascii="Arial" w:eastAsia="Yu Gothic" w:hAnsi="Arial" w:cs="Arial"/>
          <w:lang w:val="en-US"/>
        </w:rPr>
        <w:t xml:space="preserve">MSI-high, </w:t>
      </w:r>
      <w:r w:rsidR="000B535E" w:rsidRPr="00361BEC">
        <w:rPr>
          <w:rFonts w:ascii="Arial" w:eastAsia="Yu Gothic" w:hAnsi="Arial" w:cs="Arial"/>
          <w:i/>
          <w:iCs/>
          <w:lang w:val="en-US"/>
        </w:rPr>
        <w:t>BRAF</w:t>
      </w:r>
      <w:r w:rsidR="000B535E" w:rsidRPr="00236399">
        <w:rPr>
          <w:rFonts w:ascii="Arial" w:eastAsia="Yu Gothic" w:hAnsi="Arial" w:cs="Arial"/>
          <w:lang w:val="en-US"/>
        </w:rPr>
        <w:t xml:space="preserve"> mutation, or </w:t>
      </w:r>
      <w:r w:rsidR="000B535E" w:rsidRPr="00361BEC">
        <w:rPr>
          <w:rFonts w:ascii="Arial" w:eastAsia="Yu Gothic" w:hAnsi="Arial" w:cs="Arial"/>
          <w:i/>
          <w:iCs/>
          <w:lang w:val="en-US"/>
        </w:rPr>
        <w:t>KRAS</w:t>
      </w:r>
      <w:r w:rsidR="000B535E" w:rsidRPr="00236399">
        <w:rPr>
          <w:rFonts w:ascii="Arial" w:eastAsia="Yu Gothic" w:hAnsi="Arial" w:cs="Arial"/>
          <w:lang w:val="en-US"/>
        </w:rPr>
        <w:t xml:space="preserve"> mutation)</w:t>
      </w:r>
      <w:r w:rsidR="000B535E" w:rsidRPr="00AE124E">
        <w:rPr>
          <w:rFonts w:ascii="Arial" w:eastAsia="Yu Gothic" w:hAnsi="Arial" w:cs="Arial"/>
          <w:lang w:val="en-US"/>
        </w:rPr>
        <w:t xml:space="preserve"> </w:t>
      </w:r>
      <w:r w:rsidRPr="00AE124E">
        <w:rPr>
          <w:rFonts w:ascii="Arial" w:eastAsia="Yu Gothic" w:hAnsi="Arial" w:cs="Arial"/>
          <w:lang w:val="en-US"/>
        </w:rPr>
        <w:t xml:space="preserve">and </w:t>
      </w:r>
      <w:proofErr w:type="spellStart"/>
      <w:r w:rsidRPr="00AE124E">
        <w:rPr>
          <w:rFonts w:ascii="Arial" w:hAnsi="Arial" w:cs="Arial"/>
          <w:lang w:val="en-US"/>
        </w:rPr>
        <w:t>P</w:t>
      </w:r>
      <w:r w:rsidRPr="00AE124E">
        <w:rPr>
          <w:rFonts w:ascii="Arial" w:hAnsi="Arial" w:cs="Arial"/>
          <w:vertAlign w:val="subscript"/>
          <w:lang w:val="en-US"/>
        </w:rPr>
        <w:t>trend</w:t>
      </w:r>
      <w:proofErr w:type="spellEnd"/>
      <w:r w:rsidRPr="00AE124E">
        <w:rPr>
          <w:rFonts w:ascii="Arial" w:hAnsi="Arial" w:cs="Arial"/>
          <w:lang w:val="en-US"/>
        </w:rPr>
        <w:t xml:space="preserve"> were calculated by the linear trend test across the ordinal categories of subsite location variable [from rectum (1) to ascending colon (5)] in the multivariable logistic regression model adjusted for sex (female vs. male), family history of colorectal cancer (present vs. absent), and study (i.e., cohort).</w:t>
      </w:r>
    </w:p>
    <w:p w14:paraId="4376A836" w14:textId="075DCF7B" w:rsidR="009718D6" w:rsidRPr="00AE124E" w:rsidRDefault="009718D6" w:rsidP="009718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lang w:val="en-US"/>
        </w:rPr>
        <w:sectPr w:rsidR="009718D6" w:rsidRPr="00AE124E" w:rsidSect="009B50FC">
          <w:pgSz w:w="15840" w:h="12240" w:orient="landscape"/>
          <w:pgMar w:top="720" w:right="720" w:bottom="720" w:left="720" w:header="432" w:footer="720" w:gutter="0"/>
          <w:cols w:space="720"/>
          <w:docGrid w:linePitch="360"/>
        </w:sectPr>
      </w:pPr>
      <w:r w:rsidRPr="00AE124E">
        <w:rPr>
          <w:rFonts w:ascii="Arial" w:hAnsi="Arial" w:cs="Arial"/>
          <w:lang w:val="en-US"/>
        </w:rPr>
        <w:t xml:space="preserve">Abbreviations: </w:t>
      </w:r>
      <w:r w:rsidR="00CC57E4" w:rsidRPr="00AE124E">
        <w:rPr>
          <w:rFonts w:ascii="Arial" w:hAnsi="Arial" w:cs="Arial"/>
          <w:lang w:val="en-US"/>
        </w:rPr>
        <w:t xml:space="preserve">CI, confidence interval; CIMP, CpG island methylator phenotype; MSI, microsatellite instability; </w:t>
      </w:r>
      <w:proofErr w:type="gramStart"/>
      <w:r w:rsidR="00CC57E4" w:rsidRPr="00AE124E">
        <w:rPr>
          <w:rFonts w:ascii="Arial" w:hAnsi="Arial" w:cs="Arial"/>
          <w:lang w:val="en-US"/>
        </w:rPr>
        <w:t>OR,</w:t>
      </w:r>
      <w:proofErr w:type="gramEnd"/>
      <w:r w:rsidR="00CC57E4" w:rsidRPr="00AE124E">
        <w:rPr>
          <w:rFonts w:ascii="Arial" w:hAnsi="Arial" w:cs="Arial"/>
          <w:lang w:val="en-US"/>
        </w:rPr>
        <w:t xml:space="preserve"> odds ratio</w:t>
      </w:r>
    </w:p>
    <w:p w14:paraId="79C5973F" w14:textId="1EC6E587" w:rsidR="009718D6" w:rsidRPr="00AE124E" w:rsidRDefault="009718D6" w:rsidP="009718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</w:t>
      </w:r>
      <w:r w:rsidR="00DF7691">
        <w:rPr>
          <w:rFonts w:ascii="Arial" w:hAnsi="Arial" w:cs="Arial"/>
          <w:sz w:val="24"/>
          <w:szCs w:val="24"/>
          <w:lang w:val="en-US"/>
        </w:rPr>
        <w:t>T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ble </w:t>
      </w:r>
      <w:r w:rsidR="009E694C">
        <w:rPr>
          <w:rFonts w:ascii="Arial" w:hAnsi="Arial" w:cs="Arial"/>
          <w:sz w:val="24"/>
          <w:szCs w:val="24"/>
          <w:lang w:val="en-US"/>
        </w:rPr>
        <w:t>8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.  Molecular Characteristics of </w:t>
      </w:r>
      <w:r w:rsidR="00575B91" w:rsidRPr="00575B91">
        <w:rPr>
          <w:rFonts w:ascii="Arial" w:hAnsi="Arial" w:cs="Arial"/>
          <w:sz w:val="24"/>
          <w:szCs w:val="24"/>
          <w:lang w:val="en-US"/>
        </w:rPr>
        <w:t xml:space="preserve">Early-onset and Later-onset 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ccording to Primary Tumor Location in Strata of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BRAF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Statu</w:t>
      </w:r>
      <w:r w:rsidR="003865BE" w:rsidRPr="00AE124E">
        <w:rPr>
          <w:rFonts w:ascii="Arial" w:hAnsi="Arial" w:cs="Arial"/>
          <w:sz w:val="24"/>
          <w:szCs w:val="24"/>
          <w:lang w:val="en-US"/>
        </w:rPr>
        <w:t>s</w:t>
      </w:r>
    </w:p>
    <w:tbl>
      <w:tblPr>
        <w:tblW w:w="14670" w:type="dxa"/>
        <w:tblInd w:w="-36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50"/>
        <w:gridCol w:w="1260"/>
        <w:gridCol w:w="1530"/>
        <w:gridCol w:w="1170"/>
        <w:gridCol w:w="1260"/>
        <w:gridCol w:w="1260"/>
        <w:gridCol w:w="1260"/>
        <w:gridCol w:w="1440"/>
        <w:gridCol w:w="1980"/>
        <w:gridCol w:w="1260"/>
      </w:tblGrid>
      <w:tr w:rsidR="00A2207C" w:rsidRPr="00AE124E" w14:paraId="1109A553" w14:textId="77777777" w:rsidTr="00746036">
        <w:tc>
          <w:tcPr>
            <w:tcW w:w="22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378F63BC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Molecular feature*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12F1F559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Total N</w:t>
            </w:r>
          </w:p>
        </w:tc>
        <w:tc>
          <w:tcPr>
            <w:tcW w:w="153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75E06D6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Cecum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1D391FBA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A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3382F032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Transverse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1458EE6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De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487D424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Sigmoid col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9E2209B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Rectum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3097E46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Multivariable OR (95% CI)</w:t>
            </w:r>
            <w:r w:rsidRPr="002032DA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†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E3E2476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proofErr w:type="spellStart"/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P</w:t>
            </w:r>
            <w:r w:rsidRPr="002032DA">
              <w:rPr>
                <w:rFonts w:ascii="Arial" w:eastAsia="Yu Gothic" w:hAnsi="Arial" w:cs="Arial"/>
                <w:sz w:val="20"/>
                <w:szCs w:val="20"/>
                <w:vertAlign w:val="subscript"/>
                <w:lang w:val="en-US"/>
              </w:rPr>
              <w:t>trend</w:t>
            </w:r>
            <w:proofErr w:type="spellEnd"/>
            <w:r w:rsidRPr="002032DA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†</w:t>
            </w:r>
          </w:p>
        </w:tc>
      </w:tr>
      <w:tr w:rsidR="00A2207C" w:rsidRPr="00AE124E" w14:paraId="5E16DFFF" w14:textId="77777777" w:rsidTr="00746036"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3A182E8E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&lt;50 (early-onset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4CBEC96A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41BA74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9AD0E7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4D02D0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71B7B0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A09169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F74502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nil"/>
              <w:right w:val="nil"/>
            </w:tcBorders>
          </w:tcPr>
          <w:p w14:paraId="611F2BBA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</w:tcPr>
          <w:p w14:paraId="03DD5BC9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1139132D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E9C1965" w14:textId="756B3085" w:rsidR="00E17A13" w:rsidRPr="002032DA" w:rsidRDefault="000B535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 </w:t>
            </w:r>
            <w:r w:rsidR="00E17A13" w:rsidRPr="002032DA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BRAF</w:t>
            </w:r>
            <w:r w:rsidR="00E17A13" w:rsidRPr="002032D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-wild-typ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58716C7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819707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8BAD00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78C174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A23AB6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B31B1A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239D1F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054F7E97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55B80F8A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66E81177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5A16A5B" w14:textId="29F57338" w:rsidR="00E17A13" w:rsidRPr="002032DA" w:rsidRDefault="000B535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="00E17A13"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C7A0A10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0E0DBF5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D631F2C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EAF944E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0D94C74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B56C8FE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B69A3B8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1EBAB5F8" w14:textId="3889B771" w:rsidR="00E17A13" w:rsidRPr="002032DA" w:rsidRDefault="00E17A13" w:rsidP="00620A39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9</w:t>
            </w:r>
            <w:r w:rsidR="006529EA" w:rsidRPr="002032DA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5C3361" w:rsidRPr="002032DA">
              <w:rPr>
                <w:rFonts w:ascii="Arial" w:hAnsi="Arial" w:cs="Arial"/>
                <w:sz w:val="20"/>
                <w:szCs w:val="20"/>
                <w:lang w:val="en-US"/>
              </w:rPr>
              <w:t>75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-2.</w:t>
            </w:r>
            <w:r w:rsidR="005C3361" w:rsidRPr="002032DA">
              <w:rPr>
                <w:rFonts w:ascii="Arial" w:hAnsi="Arial" w:cs="Arial"/>
                <w:sz w:val="20"/>
                <w:szCs w:val="20"/>
                <w:lang w:val="en-US"/>
              </w:rPr>
              <w:t>09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7BE3A2C3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A2207C" w:rsidRPr="00AE124E" w14:paraId="5D00AA81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FF30188" w14:textId="11E9A34A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0B535E"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8EAF8C" w14:textId="59E235D5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875 (80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F1727C" w14:textId="3D594F44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89 (6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C1FD13" w14:textId="6B59D90D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35 (5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16AFD2" w14:textId="2B1A19FD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5 (5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63F71C" w14:textId="4823138F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46 (7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0BD59F" w14:textId="452C70DD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78 (9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0F16B2" w14:textId="79B041BF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22 (92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0BE66DA7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220961FB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7E38724C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D9A0C46" w14:textId="3C84847B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0B535E"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D5CB79" w14:textId="4F0E97B1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78 (20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EBA61E" w14:textId="51A0E4F9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2 (3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50997A" w14:textId="6C2E6484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15 (4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1CA939" w14:textId="2064B6D9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3 (4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94C9A0" w14:textId="480F9ACA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2 (2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07B166" w14:textId="5E123779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3 (1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2D91B0" w14:textId="6A98F39C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3 (8.2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453ADBB0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7E0AC51A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4B50246C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685D78D" w14:textId="50ED85F5" w:rsidR="00C91436" w:rsidRPr="002032DA" w:rsidRDefault="000B535E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="00C91436" w:rsidRPr="002032DA">
              <w:rPr>
                <w:rFonts w:ascii="Arial" w:hAnsi="Arial" w:cs="Arial"/>
                <w:sz w:val="20"/>
                <w:szCs w:val="20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AB257F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CA5AD8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0BE4EB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59B3AF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4F0FC6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1CF88B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77CFA1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256512E1" w14:textId="5240A9FA" w:rsidR="00C91436" w:rsidRPr="002032DA" w:rsidRDefault="00C91436" w:rsidP="00C9143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1A684C" w:rsidRPr="002032DA">
              <w:rPr>
                <w:rFonts w:ascii="Arial" w:hAnsi="Arial" w:cs="Arial"/>
                <w:sz w:val="20"/>
                <w:szCs w:val="20"/>
                <w:lang w:val="en-US"/>
              </w:rPr>
              <w:t>71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1A684C" w:rsidRPr="002032DA">
              <w:rPr>
                <w:rFonts w:ascii="Arial" w:hAnsi="Arial" w:cs="Arial"/>
                <w:sz w:val="20"/>
                <w:szCs w:val="20"/>
                <w:lang w:val="en-US"/>
              </w:rPr>
              <w:t>32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0D6CDE" w:rsidRPr="002032DA">
              <w:rPr>
                <w:rFonts w:ascii="Arial" w:hAnsi="Arial" w:cs="Arial"/>
                <w:sz w:val="20"/>
                <w:szCs w:val="20"/>
                <w:lang w:val="en-US"/>
              </w:rPr>
              <w:t>2.21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31920ED7" w14:textId="2E01F2AA" w:rsidR="00C91436" w:rsidRPr="002032DA" w:rsidRDefault="000D6CDE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A2207C" w:rsidRPr="00AE124E" w14:paraId="432E6E57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C9226AA" w14:textId="0E504F04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</w:t>
            </w:r>
            <w:r w:rsidR="000B535E" w:rsidRPr="002032DA"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2032DA">
              <w:rPr>
                <w:rFonts w:ascii="Arial" w:hAnsi="Arial" w:cs="Arial"/>
                <w:sz w:val="20"/>
                <w:szCs w:val="20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E22305" w14:textId="461225D8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04 (96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6659CD" w14:textId="33FBDDAB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29 (9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8FBF00" w14:textId="514DC898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6 (8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9F3F50" w14:textId="3CC5C8EE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6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4CB183" w14:textId="23705594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9 (9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42B313" w14:textId="52A84459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30 (9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DCBA7E" w14:textId="33F9B2CB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84 (98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4DEB3E67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54C5CBF6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4B3029FA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74BCE81" w14:textId="192B8943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</w:t>
            </w:r>
            <w:r w:rsidR="000B535E" w:rsidRPr="002032DA"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2032DA">
              <w:rPr>
                <w:rFonts w:ascii="Arial" w:hAnsi="Arial" w:cs="Arial"/>
                <w:sz w:val="20"/>
                <w:szCs w:val="20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3E0EF7" w14:textId="5B5C617E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1 (4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D10D59" w14:textId="791F75E0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2 (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F9CD39" w14:textId="044B4D90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1 (1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42DEE6" w14:textId="7785F286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 (5.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6DEA35" w14:textId="2A5046A5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 (1.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BEC621" w14:textId="3F026DBD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 (1.3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C38F6B" w14:textId="2B5F7849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 (2.3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5A61D4E2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7630DA35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10E766E1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1C72614" w14:textId="60FE969F" w:rsidR="00C91436" w:rsidRPr="002032DA" w:rsidRDefault="000B535E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="00C91436" w:rsidRPr="002032DA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0C80F8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BC6A4F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4725BA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7F1FEB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F861EC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D1759F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9A3B44" w14:textId="777777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04E065C4" w14:textId="3C625818" w:rsidR="00C91436" w:rsidRPr="002032DA" w:rsidRDefault="00C91436" w:rsidP="00C9143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900E1C" w:rsidRPr="002032DA">
              <w:rPr>
                <w:rFonts w:ascii="Arial" w:hAnsi="Arial" w:cs="Arial"/>
                <w:sz w:val="20"/>
                <w:szCs w:val="20"/>
                <w:lang w:val="en-US"/>
              </w:rPr>
              <w:t>16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900E1C" w:rsidRPr="002032DA">
              <w:rPr>
                <w:rFonts w:ascii="Arial" w:hAnsi="Arial" w:cs="Arial"/>
                <w:sz w:val="20"/>
                <w:szCs w:val="20"/>
                <w:lang w:val="en-US"/>
              </w:rPr>
              <w:t>1.06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-1</w:t>
            </w:r>
            <w:r w:rsidR="00900E1C" w:rsidRPr="002032DA">
              <w:rPr>
                <w:rFonts w:ascii="Arial" w:hAnsi="Arial" w:cs="Arial"/>
                <w:sz w:val="20"/>
                <w:szCs w:val="20"/>
                <w:lang w:val="en-US"/>
              </w:rPr>
              <w:t>.26</w:t>
            </w: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2FACBD50" w14:textId="387A9081" w:rsidR="00C91436" w:rsidRPr="002032DA" w:rsidRDefault="00900E1C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A2207C" w:rsidRPr="00AE124E" w14:paraId="720F2CEC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8627DCA" w14:textId="39F37539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0B535E"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805CC4" w14:textId="0BAFDBF4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49 (65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738F62" w14:textId="30FC6CA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2 (4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50AE0C" w14:textId="7A2F9A01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9 (5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31B730" w14:textId="59AE264E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9 (6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4D6216" w14:textId="6F125332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4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B8C1EE" w14:textId="24278D4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47 (7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F49C6F" w14:textId="33E18A62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88 (70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7C22010C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3F8F2870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687350F7" w14:textId="77777777" w:rsidTr="00746036">
        <w:tc>
          <w:tcPr>
            <w:tcW w:w="2250" w:type="dxa"/>
            <w:shd w:val="clear" w:color="auto" w:fill="auto"/>
          </w:tcPr>
          <w:p w14:paraId="4B3B4A93" w14:textId="630E5F24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0B535E"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CA8D886" w14:textId="3FCABB75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19 (35%)</w:t>
            </w:r>
          </w:p>
        </w:tc>
        <w:tc>
          <w:tcPr>
            <w:tcW w:w="1530" w:type="dxa"/>
            <w:shd w:val="clear" w:color="auto" w:fill="auto"/>
            <w:noWrap/>
            <w:vAlign w:val="center"/>
          </w:tcPr>
          <w:p w14:paraId="34874E78" w14:textId="3BBB135F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9 (52%)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5DA1780" w14:textId="263898BC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7 (45%)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AC47565" w14:textId="40CFAA0B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3 (38%)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DD8931C" w14:textId="21AB2B77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3 (34%)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89076D5" w14:textId="63F175A0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8 (30%)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192BA52B" w14:textId="7A3B66F6" w:rsidR="00C91436" w:rsidRPr="002032DA" w:rsidRDefault="00C91436" w:rsidP="00C9143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69 (30%)</w:t>
            </w:r>
          </w:p>
        </w:tc>
        <w:tc>
          <w:tcPr>
            <w:tcW w:w="1980" w:type="dxa"/>
          </w:tcPr>
          <w:p w14:paraId="3A6C29A7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</w:tcPr>
          <w:p w14:paraId="6286CCFF" w14:textId="77777777" w:rsidR="00C91436" w:rsidRPr="002032DA" w:rsidRDefault="00C91436" w:rsidP="00C9143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18253126" w14:textId="77777777" w:rsidTr="00746036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4E848395" w14:textId="5F046BBA" w:rsidR="00E17A13" w:rsidRPr="002032DA" w:rsidRDefault="000B535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 </w:t>
            </w:r>
            <w:r w:rsidR="00E17A13" w:rsidRPr="002032DA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BRAF</w:t>
            </w:r>
            <w:r w:rsidR="00E17A13" w:rsidRPr="002032D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-mutant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CB8DC0C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ADE87EE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11B1EA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FE352F9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EF2E2C3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F2378A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549AE21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left w:val="nil"/>
              <w:right w:val="nil"/>
            </w:tcBorders>
          </w:tcPr>
          <w:p w14:paraId="36AA11B7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</w:tcPr>
          <w:p w14:paraId="35765845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34D8E5C8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5DB4FBA" w14:textId="46AD189E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98E7301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8DEBE6F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43C96B1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36DF37E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C2317E5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9586DFB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07FFC18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08F6EA42" w14:textId="764F48B7" w:rsidR="000B535E" w:rsidRPr="002032DA" w:rsidRDefault="000B535E" w:rsidP="000B535E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47 (0.94-2.29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038588AC" w14:textId="29D16D8E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>0.093</w:t>
            </w:r>
          </w:p>
        </w:tc>
      </w:tr>
      <w:tr w:rsidR="000B535E" w:rsidRPr="00AE124E" w14:paraId="403C0B2E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FF40571" w14:textId="1532AB41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81AD72" w14:textId="6EEBD9C9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4 (87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E7CFBF" w14:textId="7C07141C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1 (8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19AA5B" w14:textId="023653F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8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A921FB" w14:textId="79C1DB2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3 (7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894125" w14:textId="4D820809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 (7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9513A9" w14:textId="5C70027E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7 (10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2037E6" w14:textId="6EC4BA9C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6 (90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5B0D55FC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29A87FD0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24B87D81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A85BB87" w14:textId="6D1AE4F3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77FF63" w14:textId="57EEFE6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5 (13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8D4E89" w14:textId="1D8B22CA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 (1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0AA1E2" w14:textId="27E53A9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F112D9" w14:textId="6581C33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 (2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6CEE10" w14:textId="6819CC9E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 (2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F5D6D9" w14:textId="62DA037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40000C" w14:textId="385A54AD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 (10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1B4EB590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359809B0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409524EC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4B38C2A" w14:textId="71990DEE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14F9FC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C6DA0A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A792E4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BB05D3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DB570D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A7810A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0E2517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1CB1AFA3" w14:textId="50638367" w:rsidR="000B535E" w:rsidRPr="002032DA" w:rsidRDefault="000B535E" w:rsidP="000B535E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28 (0.79-2.07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67ABB03E" w14:textId="2E7D4F11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>0.32</w:t>
            </w:r>
          </w:p>
        </w:tc>
      </w:tr>
      <w:tr w:rsidR="000B535E" w:rsidRPr="00AE124E" w14:paraId="2D2E57E2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4B648E1" w14:textId="1461CA23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  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169CBB" w14:textId="560C828A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5 (56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87863B" w14:textId="39224B8B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 (2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35462D" w14:textId="1A307A0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 (5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D1DD6E" w14:textId="33FF4D8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287778" w14:textId="01D31538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7BE269" w14:textId="01C735A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 (5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A99B6F" w14:textId="6B32C12E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 (71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23BCD3B0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1E11D53D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3B4609FD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5EE40F5" w14:textId="033DCFAD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  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3ED844" w14:textId="03093444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7 (44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FB5357" w14:textId="509B4CBD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 (7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B8F1A6" w14:textId="3D98C64A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 (4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1B2243" w14:textId="60B63B39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 (2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FE5DC2" w14:textId="1FBB0CFF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 (2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5FD5FD" w14:textId="00E219C3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 (5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A0FDCA" w14:textId="78EE7FBB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 (29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7134EEAB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16B5107B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0A492B05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8F9F772" w14:textId="512AD51D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967D4B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519EE2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4908AA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DE1CF4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098327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F91FB9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42CAA8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6A656FB0" w14:textId="610067A4" w:rsidR="000B535E" w:rsidRPr="002032DA" w:rsidRDefault="000B535E" w:rsidP="000B535E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0.41 (0.05-2.92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507A98EA" w14:textId="3826A870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>0.38</w:t>
            </w:r>
          </w:p>
        </w:tc>
      </w:tr>
      <w:tr w:rsidR="000B535E" w:rsidRPr="00AE124E" w14:paraId="12AE474D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4040269" w14:textId="4177E941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DD3456" w14:textId="5815B32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7 (97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2D97F0" w14:textId="57144EB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 (10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2AC414" w14:textId="643A9A4B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1 (10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B110B4" w14:textId="646D85F4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 (10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DA9047" w14:textId="42CC260B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 (10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DA0D3" w14:textId="1C188B9B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2 (92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6F9EDC" w14:textId="2F6CAB24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6 (94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582E4074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016B7684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3182A33D" w14:textId="77777777" w:rsidTr="00746036"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42F201EE" w14:textId="140FE6FC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5940EC33" w14:textId="2FE0E5B4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 (2.9%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2AB255DE" w14:textId="599BCA1C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1694EA5C" w14:textId="0F9C6231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69EF948D" w14:textId="4277402F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2722C9DA" w14:textId="604269BF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7CA687DC" w14:textId="1535D831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 (7.7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1BB6F0B2" w14:textId="7C247C6D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 (5.9%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543C942F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30DBFC4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219E0FC4" w14:textId="77777777" w:rsidTr="00746036">
        <w:tc>
          <w:tcPr>
            <w:tcW w:w="225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</w:tcPr>
          <w:p w14:paraId="13B3EDE0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≥50 (later-onset)</w:t>
            </w: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</w:tcPr>
          <w:p w14:paraId="78B95874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834F2D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81670F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5B9214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FFC4C2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2C28DB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28465A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single" w:sz="6" w:space="0" w:color="auto"/>
              <w:left w:val="nil"/>
              <w:right w:val="nil"/>
            </w:tcBorders>
          </w:tcPr>
          <w:p w14:paraId="471FE102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</w:tcPr>
          <w:p w14:paraId="2D07DC60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323FABC8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7CF9138" w14:textId="3975678E" w:rsidR="00E17A13" w:rsidRPr="002032DA" w:rsidRDefault="000B535E" w:rsidP="00620A39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 </w:t>
            </w:r>
            <w:r w:rsidR="00E17A13" w:rsidRPr="002032DA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BRAF</w:t>
            </w:r>
            <w:r w:rsidR="00E17A13" w:rsidRPr="002032D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-wild-typ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102E1F9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A3ABA7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FD073A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0B0E0B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268AE5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AB574B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40CBDD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59D99B2D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0C22E88A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1D3CA11A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FADF398" w14:textId="6700DA21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F66E330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9268188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543F0C3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A781EB7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D3F1CF6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946D1F8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CF217AB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4E82EFA2" w14:textId="51AAB56E" w:rsidR="000B535E" w:rsidRPr="002032DA" w:rsidRDefault="000B535E" w:rsidP="000B535E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95 (1.83-2.08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10300501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0B535E" w:rsidRPr="00AE124E" w14:paraId="40DB158D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9FD1C97" w14:textId="3D5C68ED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3EA4E6" w14:textId="70B0105B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253 (91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48CF72" w14:textId="59AADEE4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11 (8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4AEB41" w14:textId="24DA715F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63 (7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300835" w14:textId="776B075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51 (8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B7D329" w14:textId="331E7506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37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2CBA1D" w14:textId="61B7E6EE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038 (97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ECCBCC" w14:textId="492E326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353 (98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0A52FBBF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2C908F6D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1D907AF8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FD68A9B" w14:textId="285EF46E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90219E" w14:textId="5D0A6D51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09 (9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6684EA" w14:textId="3B1F635A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79 (1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05C8AB" w14:textId="4E18F623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12 (2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F022CA" w14:textId="67654F4F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38 (2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734A9D" w14:textId="0DA936AA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2 (8.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0261D3" w14:textId="11AC61DF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9 (3.3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6F87A3" w14:textId="56DF155B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9 (2.4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1CB34398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2434EDB8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44D90646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ACA4EBD" w14:textId="2520A1CE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3B8FE9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0CC305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A28DCE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26DC65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E1F040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CA8DC2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AD2266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5E0D4B24" w14:textId="63BD599C" w:rsidR="000B535E" w:rsidRPr="002032DA" w:rsidRDefault="000B535E" w:rsidP="000B535E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66 (1.55-1.77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3F0884BC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0B535E" w:rsidRPr="00AE124E" w14:paraId="26EFB908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4D28D6F" w14:textId="528C4E43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  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88CBA5" w14:textId="772EF79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241 (91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F93722" w14:textId="3DD30AF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66 (8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C4E40C" w14:textId="0957CB8E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74 (7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6D9241" w14:textId="1EE998CE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94 (8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907EAF" w14:textId="14F9C813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64 (9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58ECD2" w14:textId="561BC3C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750 (97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8207D5" w14:textId="4009803C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993 (96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76736485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43E4431E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73FE23AC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59A274B" w14:textId="7154B8DC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  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E25BB7" w14:textId="77CF1519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04 (9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E52B70" w14:textId="0AA58D7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48 (1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C024C2" w14:textId="2AB0E363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76 (2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4EDB60" w14:textId="077CF7BB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1 (1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42D4DB" w14:textId="7077D61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1 (6.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ECAD74" w14:textId="43EE32F6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1 (3.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C6F116" w14:textId="5A4C364C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7 (4.2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3E1BD0CE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4C264A53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48E41C06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7AB6F4C" w14:textId="1D86A6A6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D9B385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C8A0FF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D552DD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D8EEA1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478A8D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9B2AED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CA8890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68E5B435" w14:textId="1E68744C" w:rsidR="000B535E" w:rsidRPr="002032DA" w:rsidRDefault="000B535E" w:rsidP="000B535E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13 (1.08-1.17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4F3F426C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0B535E" w:rsidRPr="00AE124E" w14:paraId="0719602C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213F682" w14:textId="004500AA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E4BB63" w14:textId="02F8D690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383 (62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F576A5" w14:textId="3FBB284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80 (4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D55BD4" w14:textId="62E59E5A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72 (5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30B439" w14:textId="6D56C38E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87 (6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7ED13C" w14:textId="70590779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22 (6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2DE588" w14:textId="3C23FF5D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298 (6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CB5A43" w14:textId="7C3E90A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424 (67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60529D98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5C74C794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22714223" w14:textId="77777777" w:rsidTr="00746036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38B1E92" w14:textId="490E9123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20B5C9" w14:textId="3D706F0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685 (38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EAA57A" w14:textId="052ECD63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74 (5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DB21C4" w14:textId="1C1C5FC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02 (4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AB6480" w14:textId="244D37C6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17 (3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3B458F" w14:textId="4F715278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98 (3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E86E97" w14:textId="41862A9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80 (31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E78991" w14:textId="0323243D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14 (33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13958367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69DEC67B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2207C" w:rsidRPr="00AE124E" w14:paraId="1D171EDC" w14:textId="77777777" w:rsidTr="00746036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8AB84A" w14:textId="03BB0AFD" w:rsidR="00E17A13" w:rsidRPr="002032DA" w:rsidRDefault="000B535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 </w:t>
            </w:r>
            <w:r w:rsidR="00E17A13" w:rsidRPr="002032DA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BRAF</w:t>
            </w:r>
            <w:r w:rsidR="00E17A13" w:rsidRPr="002032D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-muta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CCE412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5663AD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3AB539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47093A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39AE6C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E5091F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9BEAB0" w14:textId="77777777" w:rsidR="00E17A13" w:rsidRPr="002032DA" w:rsidRDefault="00E17A13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12875F98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E6B1525" w14:textId="77777777" w:rsidR="00E17A13" w:rsidRPr="002032DA" w:rsidRDefault="00E17A13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2A071CD4" w14:textId="77777777" w:rsidTr="00746036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079F7D" w14:textId="1B3535ED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MSI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7E2F6B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EDC768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207A8B6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E03659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6919AD8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EE383F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F09252" w14:textId="77777777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1B2A0791" w14:textId="2BABC534" w:rsidR="000B535E" w:rsidRPr="002032DA" w:rsidRDefault="000B535E" w:rsidP="000B535E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88 (1.65-2.14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6710CDC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0B535E" w:rsidRPr="00AE124E" w14:paraId="486655A1" w14:textId="77777777" w:rsidTr="00746036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E9C0BD" w14:textId="541FEC6B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Non-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93F6B1" w14:textId="15E4921C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98 (41%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6BAAA9" w14:textId="5219F2DF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1 (2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7EDE60" w14:textId="04D835FA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29 (3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25DF92" w14:textId="63F1F0FD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4 (3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FE9D96" w14:textId="3180271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3 (5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F04A26" w14:textId="52041522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3 (73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5978A9" w14:textId="303479B6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8 (94%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E76B199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A88425B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0B535E" w:rsidRPr="00AE124E" w14:paraId="6CC52405" w14:textId="77777777" w:rsidTr="00746036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EFE0A6" w14:textId="7130B5C5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8A0E01" w14:textId="4B5F9E3F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16 (59%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82410" w14:textId="6A583155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30 (7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9C62A3" w14:textId="6E98882C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88 (69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80E579" w14:textId="40244ED8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37 (6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F04021" w14:textId="0A5DDBDC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6 (4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D8FE6B" w14:textId="18384CEA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0 (27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A50CD6" w14:textId="5E1D2179" w:rsidR="000B535E" w:rsidRPr="002032DA" w:rsidRDefault="000B535E" w:rsidP="000B535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 (6.0%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2BEA4FE7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7081973" w14:textId="77777777" w:rsidR="000B535E" w:rsidRPr="002032DA" w:rsidRDefault="000B535E" w:rsidP="000B535E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35153C" w:rsidRPr="00AE124E" w14:paraId="4E5BBA89" w14:textId="77777777" w:rsidTr="00746036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69C7C2" w14:textId="74BA2CFE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CIMP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211DEA" w14:textId="77777777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857BF0" w14:textId="77777777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F09B01" w14:textId="77777777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772FA8" w14:textId="77777777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6C2602" w14:textId="77777777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FAFCD0" w14:textId="77777777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C1621E" w14:textId="77777777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45DE1FB2" w14:textId="732A6092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1.80 (1.58-2.06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572C0CF" w14:textId="3BC7C344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35153C" w:rsidRPr="00AE124E" w14:paraId="6729E51B" w14:textId="77777777" w:rsidTr="00746036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03CC73" w14:textId="79B5241B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  Low/negativ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C742B3" w14:textId="5CB16313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49 (24%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56AE95" w14:textId="1C32A77F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8 (1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747700" w14:textId="5E507393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6 (1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0611EB" w14:textId="4F6EB055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9 (2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EA32D2" w14:textId="646F963A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6 (3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C82F1" w14:textId="27E317BF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9 (43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2863E4" w14:textId="4E12CAB6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1 (79%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178D03E9" w14:textId="571FCC22" w:rsidR="0035153C" w:rsidRPr="002032DA" w:rsidRDefault="0035153C" w:rsidP="0035153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7DBD292" w14:textId="79E71A7A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35153C" w:rsidRPr="00AE124E" w14:paraId="21286C0E" w14:textId="77777777" w:rsidTr="00746036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D47343E" w14:textId="1B72ABD7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</w:rPr>
              <w:t xml:space="preserve">      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AC1CE5" w14:textId="4DA3784C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782 (76%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DD4606" w14:textId="3B8C1030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27 (8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D41CEF" w14:textId="02EF8E4C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10 (8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66E4FA" w14:textId="23072C95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48 (79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6B10E0" w14:textId="4B38B524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9 (6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735B35" w14:textId="2102EB53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2 (57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7EE76E" w14:textId="1AEB167E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6 (21%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1A814573" w14:textId="77777777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C520220" w14:textId="77777777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35153C" w:rsidRPr="00AE124E" w14:paraId="26C7BADC" w14:textId="77777777" w:rsidTr="00746036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C61441" w14:textId="738EBA68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03B9D0" w14:textId="5115EBA4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C1CE1" w14:textId="50FDC825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ECC60C" w14:textId="32F41DEA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7679D3" w14:textId="7912B43E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C67B9" w14:textId="29D1C941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93F668" w14:textId="4693EC19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60B139" w14:textId="6F3FEBAC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2A7BAF73" w14:textId="3D5BC37C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0.67 (0.53-0.85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6069D26" w14:textId="0B83C452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hAnsi="Arial" w:cs="Arial"/>
                <w:sz w:val="20"/>
                <w:szCs w:val="20"/>
                <w:lang w:val="en-US"/>
              </w:rPr>
              <w:t>0.001</w:t>
            </w:r>
          </w:p>
        </w:tc>
      </w:tr>
      <w:tr w:rsidR="0035153C" w:rsidRPr="00AE124E" w14:paraId="27F5CF18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7584DA8" w14:textId="0EF5CFAF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A807A9" w14:textId="5204A06B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24 (95%)</w:t>
            </w:r>
          </w:p>
        </w:tc>
        <w:tc>
          <w:tcPr>
            <w:tcW w:w="15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3AD23C" w14:textId="168B1525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256 (9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A01ABF" w14:textId="70B6F1F9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374 (9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2EC7C8" w14:textId="356DCCE0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81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B33EE9" w14:textId="50598B1C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54 (9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816934" w14:textId="163A93EE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96 (9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ADD3B1" w14:textId="6049D45F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3 (85%)</w:t>
            </w:r>
          </w:p>
        </w:tc>
        <w:tc>
          <w:tcPr>
            <w:tcW w:w="1980" w:type="dxa"/>
            <w:tcBorders>
              <w:top w:val="nil"/>
              <w:left w:val="nil"/>
              <w:right w:val="nil"/>
            </w:tcBorders>
          </w:tcPr>
          <w:p w14:paraId="289F2B68" w14:textId="19A30488" w:rsidR="0035153C" w:rsidRPr="002032DA" w:rsidRDefault="0035153C" w:rsidP="0035153C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</w:tcPr>
          <w:p w14:paraId="7D51033A" w14:textId="1DF18FA1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35153C" w:rsidRPr="00AE124E" w14:paraId="0EC1AB73" w14:textId="77777777" w:rsidTr="002032DA">
        <w:tc>
          <w:tcPr>
            <w:tcW w:w="22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C168B7C" w14:textId="6B91E91B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7F1DDA1" w14:textId="41DE92CA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49 (4.6%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4D02B34" w14:textId="5637F4A6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3 (4.8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11628D5" w14:textId="1E6CE381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8 (2.1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A293D09" w14:textId="5CCB09B7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0 (5.2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B174AF3" w14:textId="6AA68089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 (1.8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7A32D75" w14:textId="19DE2A8C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6 (5.9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A13D1F9" w14:textId="1FAF2F85" w:rsidR="0035153C" w:rsidRPr="002032DA" w:rsidRDefault="0035153C" w:rsidP="0035153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2032DA">
              <w:rPr>
                <w:rFonts w:ascii="Arial" w:eastAsia="Times New Roman" w:hAnsi="Arial" w:cs="Arial"/>
                <w:sz w:val="20"/>
                <w:szCs w:val="20"/>
              </w:rPr>
              <w:t>11 (15%)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56B09A8" w14:textId="77777777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65E67D2" w14:textId="77777777" w:rsidR="0035153C" w:rsidRPr="002032DA" w:rsidRDefault="0035153C" w:rsidP="0035153C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</w:tbl>
    <w:p w14:paraId="1C16A161" w14:textId="77777777" w:rsidR="009718D6" w:rsidRPr="00AE124E" w:rsidRDefault="009718D6" w:rsidP="009718D6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lang w:val="en-US"/>
        </w:rPr>
        <w:lastRenderedPageBreak/>
        <w:t xml:space="preserve">* Percentage indicates the proportion of patients with a specific patient molecular characteristic among all patients or in strata of tumor location (cecum, ascending colon, transverse colon, descending colon, sigmoid colon, and rectum).  </w:t>
      </w:r>
    </w:p>
    <w:p w14:paraId="675807AF" w14:textId="4FD3D0F4" w:rsidR="00E53AA1" w:rsidRPr="00AE124E" w:rsidRDefault="00E53AA1" w:rsidP="00E53AA1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AE124E">
        <w:rPr>
          <w:rFonts w:ascii="Arial" w:hAnsi="Arial" w:cs="Arial"/>
          <w:vertAlign w:val="superscript"/>
          <w:lang w:val="en-US"/>
        </w:rPr>
        <w:t xml:space="preserve">† </w:t>
      </w:r>
      <w:r w:rsidRPr="00AE124E">
        <w:rPr>
          <w:rFonts w:ascii="Arial" w:eastAsia="Yu Gothic" w:hAnsi="Arial" w:cs="Arial"/>
          <w:lang w:val="en-US"/>
        </w:rPr>
        <w:t xml:space="preserve">Multivariable odds ratio (OR) </w:t>
      </w:r>
      <w:r w:rsidR="002F22FD" w:rsidRPr="002F22FD">
        <w:rPr>
          <w:rFonts w:ascii="Arial" w:eastAsia="Yu Gothic" w:hAnsi="Arial" w:cs="Arial"/>
          <w:lang w:val="en-US"/>
        </w:rPr>
        <w:t xml:space="preserve">(with 95% confidence interval) </w:t>
      </w:r>
      <w:r w:rsidRPr="00AE124E">
        <w:rPr>
          <w:rFonts w:ascii="Arial" w:eastAsia="Yu Gothic" w:hAnsi="Arial" w:cs="Arial"/>
          <w:lang w:val="en-US"/>
        </w:rPr>
        <w:t xml:space="preserve">for molecular marker positivity </w:t>
      </w:r>
      <w:r w:rsidR="009E3357" w:rsidRPr="00236399">
        <w:rPr>
          <w:rFonts w:ascii="Arial" w:eastAsia="Yu Gothic" w:hAnsi="Arial" w:cs="Arial"/>
          <w:lang w:val="en-US"/>
        </w:rPr>
        <w:t xml:space="preserve">(i.e., </w:t>
      </w:r>
      <w:r w:rsidR="009E3357">
        <w:rPr>
          <w:rFonts w:ascii="Arial" w:eastAsia="Yu Gothic" w:hAnsi="Arial" w:cs="Arial"/>
          <w:lang w:val="en-US"/>
        </w:rPr>
        <w:t xml:space="preserve">MSI-high, </w:t>
      </w:r>
      <w:r w:rsidR="009E3357" w:rsidRPr="00236399">
        <w:rPr>
          <w:rFonts w:ascii="Arial" w:eastAsia="Yu Gothic" w:hAnsi="Arial" w:cs="Arial"/>
          <w:lang w:val="en-US"/>
        </w:rPr>
        <w:t xml:space="preserve">CIMP-high, </w:t>
      </w:r>
      <w:r w:rsidR="009E3357" w:rsidRPr="00361BEC">
        <w:rPr>
          <w:rFonts w:ascii="Arial" w:eastAsia="Yu Gothic" w:hAnsi="Arial" w:cs="Arial"/>
          <w:i/>
          <w:iCs/>
          <w:lang w:val="en-US"/>
        </w:rPr>
        <w:t>KRAS</w:t>
      </w:r>
      <w:r w:rsidR="009E3357" w:rsidRPr="00236399">
        <w:rPr>
          <w:rFonts w:ascii="Arial" w:eastAsia="Yu Gothic" w:hAnsi="Arial" w:cs="Arial"/>
          <w:lang w:val="en-US"/>
        </w:rPr>
        <w:t xml:space="preserve"> mutation)</w:t>
      </w:r>
      <w:r w:rsidRPr="00AE124E">
        <w:rPr>
          <w:rFonts w:ascii="Arial" w:eastAsia="Yu Gothic" w:hAnsi="Arial" w:cs="Arial"/>
          <w:lang w:val="en-US"/>
        </w:rPr>
        <w:t xml:space="preserve">and </w:t>
      </w:r>
      <w:proofErr w:type="spellStart"/>
      <w:r w:rsidRPr="00AE124E">
        <w:rPr>
          <w:rFonts w:ascii="Arial" w:hAnsi="Arial" w:cs="Arial"/>
          <w:lang w:val="en-US"/>
        </w:rPr>
        <w:t>P</w:t>
      </w:r>
      <w:r w:rsidRPr="00AE124E">
        <w:rPr>
          <w:rFonts w:ascii="Arial" w:hAnsi="Arial" w:cs="Arial"/>
          <w:vertAlign w:val="subscript"/>
          <w:lang w:val="en-US"/>
        </w:rPr>
        <w:t>trend</w:t>
      </w:r>
      <w:proofErr w:type="spellEnd"/>
      <w:r w:rsidRPr="00AE124E">
        <w:rPr>
          <w:rFonts w:ascii="Arial" w:hAnsi="Arial" w:cs="Arial"/>
          <w:lang w:val="en-US"/>
        </w:rPr>
        <w:t xml:space="preserve"> were calculated by the linear trend test across the ordinal categories of subsite location variable [from rectum (1) to ascending colon (5)] in the multivariable logistic regression model adjusted for sex (female vs. male), family history of colorectal cancer (present vs. absent), and study (i.e., cohort).</w:t>
      </w:r>
    </w:p>
    <w:p w14:paraId="64620770" w14:textId="65479CF8" w:rsidR="009718D6" w:rsidRPr="00AE124E" w:rsidRDefault="009718D6" w:rsidP="009718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lang w:val="en-US"/>
        </w:rPr>
        <w:sectPr w:rsidR="009718D6" w:rsidRPr="00AE124E" w:rsidSect="00BC5DE1">
          <w:pgSz w:w="15840" w:h="12240" w:orient="landscape"/>
          <w:pgMar w:top="720" w:right="720" w:bottom="720" w:left="720" w:header="432" w:footer="720" w:gutter="0"/>
          <w:cols w:space="720"/>
          <w:docGrid w:linePitch="360"/>
        </w:sectPr>
      </w:pPr>
      <w:r w:rsidRPr="00AE124E">
        <w:rPr>
          <w:rFonts w:ascii="Arial" w:hAnsi="Arial" w:cs="Arial"/>
          <w:lang w:val="en-US"/>
        </w:rPr>
        <w:t xml:space="preserve">Abbreviations: </w:t>
      </w:r>
      <w:r w:rsidR="00F8404E" w:rsidRPr="00AE124E">
        <w:rPr>
          <w:rFonts w:ascii="Arial" w:hAnsi="Arial" w:cs="Arial"/>
          <w:lang w:val="en-US"/>
        </w:rPr>
        <w:t xml:space="preserve">CI, confidence interval; CIMP, CpG island methylator phenotype; MSI, microsatellite instability; </w:t>
      </w:r>
      <w:proofErr w:type="gramStart"/>
      <w:r w:rsidR="00F8404E" w:rsidRPr="00AE124E">
        <w:rPr>
          <w:rFonts w:ascii="Arial" w:hAnsi="Arial" w:cs="Arial"/>
          <w:lang w:val="en-US"/>
        </w:rPr>
        <w:t>OR,</w:t>
      </w:r>
      <w:proofErr w:type="gramEnd"/>
      <w:r w:rsidR="00F8404E" w:rsidRPr="00AE124E">
        <w:rPr>
          <w:rFonts w:ascii="Arial" w:hAnsi="Arial" w:cs="Arial"/>
          <w:lang w:val="en-US"/>
        </w:rPr>
        <w:t xml:space="preserve"> odds ratio</w:t>
      </w:r>
    </w:p>
    <w:p w14:paraId="6C001842" w14:textId="373B50C1" w:rsidR="003865BE" w:rsidRPr="00AE124E" w:rsidRDefault="009718D6" w:rsidP="009718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AE124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</w:t>
      </w:r>
      <w:r w:rsidR="00517B25">
        <w:rPr>
          <w:rFonts w:ascii="Arial" w:hAnsi="Arial" w:cs="Arial"/>
          <w:sz w:val="24"/>
          <w:szCs w:val="24"/>
          <w:lang w:val="en-US"/>
        </w:rPr>
        <w:t>T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ble </w:t>
      </w:r>
      <w:r w:rsidR="009E694C">
        <w:rPr>
          <w:rFonts w:ascii="Arial" w:hAnsi="Arial" w:cs="Arial"/>
          <w:sz w:val="24"/>
          <w:szCs w:val="24"/>
          <w:lang w:val="en-US"/>
        </w:rPr>
        <w:t>9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.  Molecular Characteristics of </w:t>
      </w:r>
      <w:r w:rsidR="00575B91" w:rsidRPr="00575B91">
        <w:rPr>
          <w:rFonts w:ascii="Arial" w:hAnsi="Arial" w:cs="Arial"/>
          <w:sz w:val="24"/>
          <w:szCs w:val="24"/>
          <w:lang w:val="en-US"/>
        </w:rPr>
        <w:t xml:space="preserve">Early-onset and Later-onset 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According to Primary Tumor Location in Strata of </w:t>
      </w:r>
      <w:r w:rsidRPr="00AE124E">
        <w:rPr>
          <w:rFonts w:ascii="Arial" w:hAnsi="Arial" w:cs="Arial"/>
          <w:i/>
          <w:iCs/>
          <w:sz w:val="24"/>
          <w:szCs w:val="24"/>
          <w:lang w:val="en-US"/>
        </w:rPr>
        <w:t>KRAS</w:t>
      </w:r>
      <w:r w:rsidRPr="00AE124E">
        <w:rPr>
          <w:rFonts w:ascii="Arial" w:hAnsi="Arial" w:cs="Arial"/>
          <w:sz w:val="24"/>
          <w:szCs w:val="24"/>
          <w:lang w:val="en-US"/>
        </w:rPr>
        <w:t xml:space="preserve"> Status</w:t>
      </w:r>
    </w:p>
    <w:tbl>
      <w:tblPr>
        <w:tblW w:w="1386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50"/>
        <w:gridCol w:w="1260"/>
        <w:gridCol w:w="1170"/>
        <w:gridCol w:w="1170"/>
        <w:gridCol w:w="1260"/>
        <w:gridCol w:w="1260"/>
        <w:gridCol w:w="1260"/>
        <w:gridCol w:w="1440"/>
        <w:gridCol w:w="1710"/>
        <w:gridCol w:w="1080"/>
      </w:tblGrid>
      <w:tr w:rsidR="00F8404E" w:rsidRPr="00AE124E" w14:paraId="2F1D557B" w14:textId="77777777" w:rsidTr="002032DA">
        <w:tc>
          <w:tcPr>
            <w:tcW w:w="22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33019183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olecular feature*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E382B6D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Total 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BE6D076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ecum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0D80CDE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A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B727DDD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Transverse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2533943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De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DC89F1A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Sigmoid colo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48C612A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Rectum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7878755A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ltivariable OR (95% CI)</w:t>
            </w:r>
            <w:r w:rsidRPr="00AE124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†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403AE984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proofErr w:type="spell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P</w:t>
            </w:r>
            <w:r w:rsidRPr="00AE124E">
              <w:rPr>
                <w:rFonts w:ascii="Arial" w:eastAsia="Yu Gothic" w:hAnsi="Arial" w:cs="Arial"/>
                <w:sz w:val="20"/>
                <w:szCs w:val="20"/>
                <w:vertAlign w:val="subscript"/>
                <w:lang w:val="en-US"/>
              </w:rPr>
              <w:t>trend</w:t>
            </w:r>
            <w:proofErr w:type="spellEnd"/>
            <w:r w:rsidRPr="00AE124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†</w:t>
            </w:r>
          </w:p>
        </w:tc>
      </w:tr>
      <w:tr w:rsidR="00F8404E" w:rsidRPr="00AE124E" w14:paraId="5B53B1E0" w14:textId="77777777" w:rsidTr="002032DA">
        <w:tc>
          <w:tcPr>
            <w:tcW w:w="225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13651213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&lt;50 (early-onset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277313D5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CC9D50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BBABC1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B8CC9B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8E0058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B005FD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E28278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5BB3FAFA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right w:val="nil"/>
            </w:tcBorders>
          </w:tcPr>
          <w:p w14:paraId="22B02A4E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05A00B93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4DBB96A" w14:textId="3432446E" w:rsidR="003865BE" w:rsidRPr="00AE124E" w:rsidRDefault="002032DA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 </w:t>
            </w:r>
            <w:r w:rsidR="003865BE" w:rsidRPr="00AE124E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KRAS</w:t>
            </w:r>
            <w:r w:rsidR="003865BE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-wild-typ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C64E595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C8694E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7CCFFF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442A73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1D5C30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66722F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373943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89C7E0F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69CBA33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14592A9F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7E8C018" w14:textId="613B5B1C" w:rsidR="00CE5694" w:rsidRPr="00AE124E" w:rsidRDefault="002032DA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="00CE5694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71E53AD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17CF076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121A5D4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2E36A05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966F78A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E33578A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2B211AB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45C7A02" w14:textId="12B22715" w:rsidR="00CE5694" w:rsidRPr="00AE124E" w:rsidRDefault="00CD5101" w:rsidP="00CE569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12</w:t>
            </w:r>
            <w:r w:rsidR="00CE5694"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81</w:t>
            </w:r>
            <w:r w:rsidR="00CE5694" w:rsidRPr="00AE124E">
              <w:rPr>
                <w:rFonts w:ascii="Arial" w:hAnsi="Arial" w:cs="Arial"/>
                <w:sz w:val="20"/>
                <w:szCs w:val="20"/>
                <w:lang w:val="en-US"/>
              </w:rPr>
              <w:t>-2.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50</w:t>
            </w:r>
            <w:r w:rsidR="00CE5694"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AC14AA2" w14:textId="59E49FD3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F8404E" w:rsidRPr="00AE124E" w14:paraId="2F72E47F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BC4D108" w14:textId="4C6788E4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 xml:space="preserve">  </w:t>
            </w:r>
            <w:r w:rsidR="002032DA"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AE124E">
              <w:rPr>
                <w:rFonts w:ascii="Arial" w:hAnsi="Arial" w:cs="Arial"/>
                <w:sz w:val="20"/>
                <w:szCs w:val="20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93ED63" w14:textId="79CFDA45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13 (8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069B66" w14:textId="26F93551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8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8466E1" w14:textId="46121014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2 (5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6BA2E0" w14:textId="13D664AF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543CBF" w14:textId="35784DAE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8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AB4F45" w14:textId="7FCAE596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4 (9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0CC269" w14:textId="398DE5EE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53 (94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D8B26C3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E5AE0E7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3361F51D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5B4A93C" w14:textId="099D5420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 xml:space="preserve">  </w:t>
            </w:r>
            <w:r w:rsidR="002032DA"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AE124E">
              <w:rPr>
                <w:rFonts w:ascii="Arial" w:hAnsi="Arial" w:cs="Arial"/>
                <w:sz w:val="20"/>
                <w:szCs w:val="20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CD5F7A" w14:textId="7A2C5AC6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9 (1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D4AEC1" w14:textId="2078EEDD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3 (3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40D704" w14:textId="209D741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4 (4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857112" w14:textId="406F6CA4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 (3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4F975B" w14:textId="71F07880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6E5366" w14:textId="4177AB8E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 (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826BFD" w14:textId="5E9FF01E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 (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A758D2C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AB596AB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4CD353B2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0052EF4" w14:textId="2A7D95F4" w:rsidR="00CE5694" w:rsidRPr="00AE124E" w:rsidRDefault="002032DA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="00CE5694"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E7232D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3D5BB3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F3C0AA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32FD0C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226D2E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C363EB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DCD88E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46CA38B" w14:textId="3F131B9E" w:rsidR="00CE5694" w:rsidRPr="00AE124E" w:rsidRDefault="00CE5694" w:rsidP="00CE569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4</w:t>
            </w:r>
            <w:r w:rsidR="00A073A8" w:rsidRPr="00AE124E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1.1</w:t>
            </w:r>
            <w:r w:rsidR="00A073A8" w:rsidRPr="00AE124E">
              <w:rPr>
                <w:rFonts w:ascii="Arial" w:hAnsi="Arial" w:cs="Arial"/>
                <w:sz w:val="20"/>
                <w:szCs w:val="20"/>
                <w:lang w:val="en-US"/>
              </w:rPr>
              <w:t>1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="00A073A8" w:rsidRPr="00AE124E">
              <w:rPr>
                <w:rFonts w:ascii="Arial" w:hAnsi="Arial" w:cs="Arial"/>
                <w:sz w:val="20"/>
                <w:szCs w:val="20"/>
                <w:lang w:val="en-US"/>
              </w:rPr>
              <w:t>90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6CACAD0" w14:textId="128B077E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007</w:t>
            </w:r>
          </w:p>
        </w:tc>
      </w:tr>
      <w:tr w:rsidR="00F8404E" w:rsidRPr="00AE124E" w14:paraId="1C3CC6CD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23EAE1A" w14:textId="6B58B64F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A9FE81" w14:textId="77A7BA05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77 (9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955349" w14:textId="07B76E52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6 (8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A8E8BD" w14:textId="379DB63C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 (8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F596F7" w14:textId="14B479F1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 (9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AD68AE" w14:textId="011CC91D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95CB13" w14:textId="1161169C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5 (9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9C9F60" w14:textId="0D0E7F75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6 (9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D9AE8EF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AE70878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13D87635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2A36CD4" w14:textId="70941CD0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92F05C" w14:textId="269EBA29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 (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1BD01D" w14:textId="07376494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 (1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0BC872" w14:textId="5108EB38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 (1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158412" w14:textId="23D521DE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 (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788B65" w14:textId="6CAF6B99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8867E7" w14:textId="786DD4C8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 (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06C3F7" w14:textId="295F40D9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898934C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057D023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4C4FF777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23B7829" w14:textId="0EBA11D7" w:rsidR="00CE5694" w:rsidRPr="00AE124E" w:rsidRDefault="002032DA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="00CE5694"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>BRAF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7DC3D6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CEEE30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94949C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15F119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CF3069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810E4D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0E77DD" w14:textId="7777777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C193598" w14:textId="590F6D71" w:rsidR="00CE5694" w:rsidRPr="00AE124E" w:rsidRDefault="00CE5694" w:rsidP="00CE5694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A073A8" w:rsidRPr="00AE124E">
              <w:rPr>
                <w:rFonts w:ascii="Arial" w:hAnsi="Arial" w:cs="Arial"/>
                <w:sz w:val="20"/>
                <w:szCs w:val="20"/>
                <w:lang w:val="en-US"/>
              </w:rPr>
              <w:t>49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A073A8" w:rsidRPr="00AE124E">
              <w:rPr>
                <w:rFonts w:ascii="Arial" w:hAnsi="Arial" w:cs="Arial"/>
                <w:sz w:val="20"/>
                <w:szCs w:val="20"/>
                <w:lang w:val="en-US"/>
              </w:rPr>
              <w:t>1.23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132043" w:rsidRPr="00AE124E">
              <w:rPr>
                <w:rFonts w:ascii="Arial" w:hAnsi="Arial" w:cs="Arial"/>
                <w:sz w:val="20"/>
                <w:szCs w:val="20"/>
                <w:lang w:val="en-US"/>
              </w:rPr>
              <w:t>1.80</w:t>
            </w: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E2A0008" w14:textId="13069D28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F8404E" w:rsidRPr="00AE124E" w14:paraId="69EE5DEF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2D571CA" w14:textId="319AAEC5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7B18E4" w14:textId="40CACA42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49 (9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76B9BF" w14:textId="1CA6DFD2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2 (9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C0A2D7" w14:textId="1AE10B25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9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33CC67" w14:textId="1DE5EEBD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9 (8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354B08" w14:textId="5FE9908B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4 (9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8C53EB" w14:textId="27263506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47 (9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7C01F5" w14:textId="73E12EB0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8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3641EEC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3031FF9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03A3254D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89688CA" w14:textId="0BC1F055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 w:rsidR="002032DA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0AADF6" w14:textId="5BE20627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7 (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C08485" w14:textId="37673906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 (1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A8A71A" w14:textId="3559B63D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1F608C" w14:textId="1F2456D2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1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C79502" w14:textId="7B4F6258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 (1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AC1F67" w14:textId="600EBB0B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 (5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3D9CAA" w14:textId="6B5A4654" w:rsidR="00CE5694" w:rsidRPr="00AE124E" w:rsidRDefault="00CE5694" w:rsidP="00CE569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 (4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8B01553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</w:tcBorders>
          </w:tcPr>
          <w:p w14:paraId="762EFCBF" w14:textId="77777777" w:rsidR="00CE5694" w:rsidRPr="00AE124E" w:rsidRDefault="00CE5694" w:rsidP="00CE5694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7ECD602A" w14:textId="77777777" w:rsidTr="002032DA">
        <w:tc>
          <w:tcPr>
            <w:tcW w:w="2250" w:type="dxa"/>
            <w:tcBorders>
              <w:left w:val="nil"/>
              <w:right w:val="nil"/>
            </w:tcBorders>
            <w:shd w:val="clear" w:color="auto" w:fill="auto"/>
          </w:tcPr>
          <w:p w14:paraId="09BC0CA1" w14:textId="31E0F215" w:rsidR="003865BE" w:rsidRPr="00AE124E" w:rsidRDefault="002032DA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 </w:t>
            </w:r>
            <w:r w:rsidR="003865BE" w:rsidRPr="00AE124E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KRAS</w:t>
            </w:r>
            <w:r w:rsidR="003865BE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-mutant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E3D31D7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CADC52B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171E814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9E0F87E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6A9E094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E194955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B1F2B3B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45CA38BF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79EFC7B5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18D5CBD6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7EF1D60" w14:textId="31D3121F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B46B7EE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30AE6F4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44AC8AD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4016ADE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56DA535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A67C4EF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9FAE722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981C2D2" w14:textId="0C27795F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68 (1.35-2.07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21B9FFF" w14:textId="34FF2D75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093</w:t>
            </w:r>
          </w:p>
        </w:tc>
      </w:tr>
      <w:tr w:rsidR="002032DA" w:rsidRPr="00AE124E" w14:paraId="54884578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CF98E2F" w14:textId="6B0C7352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 xml:space="preserve">  </w:t>
            </w:r>
            <w:r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AE124E">
              <w:rPr>
                <w:rFonts w:ascii="Arial" w:hAnsi="Arial" w:cs="Arial"/>
                <w:sz w:val="20"/>
                <w:szCs w:val="20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D078D0" w14:textId="0B44C162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8 (8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B7B84E" w14:textId="1EAED6A1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2 (8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263BCF" w14:textId="48449312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7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D16C3C" w14:textId="4804B7A3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 (5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321330" w14:textId="1026226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0 (7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16E6AA" w14:textId="02CC998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0 (9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9BD383" w14:textId="3FE79849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8 (9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70E1491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237DF8F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561E6004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ADDE23E" w14:textId="3D1406F9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 xml:space="preserve">  </w:t>
            </w:r>
            <w:r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AE124E">
              <w:rPr>
                <w:rFonts w:ascii="Arial" w:hAnsi="Arial" w:cs="Arial"/>
                <w:sz w:val="20"/>
                <w:szCs w:val="20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3D093C" w14:textId="08DAEB5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8 (1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984327" w14:textId="3085448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5 (1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54E87D" w14:textId="0DEEC04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 (3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67DB87" w14:textId="56B4942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 (4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5D94E5" w14:textId="2F6EB9D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 (2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2600A3" w14:textId="1BCE9C1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 (6.3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F35930" w14:textId="0B593AE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 (8.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FB15675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14EC668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536AF3F2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6566A4B" w14:textId="233EA99B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38AE38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804E32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44A250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13C235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0E61B6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C78A0F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0866E6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0604C5C" w14:textId="4E1AC5B6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99 (1.20-3.31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95E5837" w14:textId="0C8D81C6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008</w:t>
            </w:r>
          </w:p>
        </w:tc>
      </w:tr>
      <w:tr w:rsidR="002032DA" w:rsidRPr="00AE124E" w14:paraId="093068AF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91D6D12" w14:textId="5551B8AD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EE236F" w14:textId="0C2DD9AA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2 (9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D20F46" w14:textId="7565EBFB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0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A0C1E1" w14:textId="3D6B951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7 (8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3A993A" w14:textId="1AD8171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 (9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14FA4D" w14:textId="3F8BBA2A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D3003D" w14:textId="1BD4C865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1 (96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BCFAB4" w14:textId="40CC7C5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5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CEA9D5D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FA3C7AF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78DA7B22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12CA877" w14:textId="57DE46DA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479B1F" w14:textId="45799EB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0 (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16CF73" w14:textId="2DDC7975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214ACB" w14:textId="0681583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 (1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3F0352" w14:textId="7EF2573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1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6F35C2" w14:textId="0FF2545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4.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6E2C91" w14:textId="0CE2E0E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3.8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B08F64" w14:textId="423B3A2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 (3.4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B79CB92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5A834427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241090E9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0B2C7ED" w14:textId="1059F17C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>BRAF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ACC39D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D922E6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1C8242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BDFA5D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3A9A34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3A7D41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E40194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E1D51E0" w14:textId="23DE8CFD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0.49 (0.08-3.01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35DAC050" w14:textId="53D8ABA3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</w:tr>
      <w:tr w:rsidR="002032DA" w:rsidRPr="00AE124E" w14:paraId="474F381E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A93F7F0" w14:textId="26DEA5AC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9B7BFF" w14:textId="5C9E67E1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19 (10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F095E4" w14:textId="6C13DC5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9 (10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B324C5" w14:textId="1612D460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7 (10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966459" w14:textId="62CF05DB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 (10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946873" w14:textId="682328CB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 (10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77CD81" w14:textId="7A4C5658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8 (9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13C3DF" w14:textId="62B9D901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9 (9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74E4584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0CD8409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6D50A96A" w14:textId="77777777" w:rsidTr="002032DA">
        <w:tc>
          <w:tcPr>
            <w:tcW w:w="225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4528B17D" w14:textId="312929DB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452DD30A" w14:textId="004976E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 (0.4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0A05FD2E" w14:textId="7A9DB23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22CE7952" w14:textId="3EF1927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66110DB0" w14:textId="5B22A96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3746FD0B" w14:textId="53B2FDF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39665C3F" w14:textId="25932B4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0.9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26EDC125" w14:textId="270C5820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0.6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0A175D45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3D61D5B7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12D50EC6" w14:textId="77777777" w:rsidTr="002032DA">
        <w:tc>
          <w:tcPr>
            <w:tcW w:w="225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</w:tcPr>
          <w:p w14:paraId="5F8D1F0B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≥50 (later-onset)</w:t>
            </w: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</w:tcPr>
          <w:p w14:paraId="43ECD8CA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459785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D2B6DD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BE0558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DFB844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ACE47E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C67CCE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6" w:space="0" w:color="auto"/>
              <w:left w:val="nil"/>
              <w:right w:val="nil"/>
            </w:tcBorders>
          </w:tcPr>
          <w:p w14:paraId="23AECC2B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single" w:sz="6" w:space="0" w:color="auto"/>
              <w:left w:val="nil"/>
              <w:right w:val="nil"/>
            </w:tcBorders>
          </w:tcPr>
          <w:p w14:paraId="03DB6597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7F7C1D9C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2A48F42" w14:textId="7A654DB4" w:rsidR="003865BE" w:rsidRPr="00AE124E" w:rsidRDefault="002032DA" w:rsidP="00620A39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 </w:t>
            </w:r>
            <w:r w:rsidR="003865BE" w:rsidRPr="00AE124E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KRAS</w:t>
            </w:r>
            <w:r w:rsidR="003865BE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-wild-typ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E189BD6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1F37D0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ACDC96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973EE9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553102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45F4B0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C8F169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8E20B15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2CFF87A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7274A658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788D9D7" w14:textId="75D95633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819FABA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7B48171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2D6BE04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34483DB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68351AF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6E17A58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31F5EA7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57F20F6" w14:textId="2DD2D8B2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56 (1.38-1.77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49202D3F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032DA" w:rsidRPr="00AE124E" w14:paraId="7D7E070C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01E83B8" w14:textId="2856AF5B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 xml:space="preserve">  </w:t>
            </w:r>
            <w:r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AE124E">
              <w:rPr>
                <w:rFonts w:ascii="Arial" w:hAnsi="Arial" w:cs="Arial"/>
                <w:sz w:val="20"/>
                <w:szCs w:val="20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AFE62A" w14:textId="1FDF4F05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78 (8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1D9534" w14:textId="4466E96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55 (6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F1B9BE" w14:textId="1A6FE1A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8 (5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6F7D4C" w14:textId="7DC4F34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1 (6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26AD30" w14:textId="147675F3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36 (8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CF0FCF" w14:textId="18D72B1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51 (96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9E5E54" w14:textId="432CF419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17 (9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F958619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76462ECB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27821794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6E14760" w14:textId="1A14CECC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 xml:space="preserve">  </w:t>
            </w:r>
            <w:r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AE124E">
              <w:rPr>
                <w:rFonts w:ascii="Arial" w:hAnsi="Arial" w:cs="Arial"/>
                <w:sz w:val="20"/>
                <w:szCs w:val="20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7C1CFE" w14:textId="61C994C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17 (1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71246D" w14:textId="058FC68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8 (3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8F2FA7" w14:textId="3E71FFB8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1 (4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241380" w14:textId="68C553B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8 (3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0CFCD3" w14:textId="504B405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2 (1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4C1714" w14:textId="40935B4A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3 (3.8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1E0773" w14:textId="6298B6A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 (1.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7108E8F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139F53F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583E43A8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4CF4A41" w14:textId="6E76BBCF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607B83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6F354C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5C5CE2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640D62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626D27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023115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21CA25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C54CD46" w14:textId="0C935C6B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31 (2.16-2.47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C53DC7C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032DA" w:rsidRPr="00AE124E" w14:paraId="2B16A6E2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7B6703A" w14:textId="68656484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FC45FF" w14:textId="27DB342B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34 (7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163B2D" w14:textId="38CE6A0B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11 (6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E90AA2" w14:textId="28C6D5A0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2 (4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49C82A" w14:textId="26FE138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7 (6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90A889" w14:textId="3BE2F3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91 (8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9E48DE" w14:textId="63CF5650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03 (94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5E2FDD" w14:textId="3DDCEC9B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20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B5EE223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0216430B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6FE404A2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F0CF430" w14:textId="3CE2585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0095E0" w14:textId="13EB0710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82 (2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82944E" w14:textId="11E00FD0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69 (4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805DB0" w14:textId="210EA73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8 (5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96EB3F" w14:textId="600ED32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0 (4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3CBC693" w14:textId="70E234D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3 (1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8DCFEA" w14:textId="454CD960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7 (6.0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6E2E09" w14:textId="0C5241B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5 (4.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FE8C393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6FA389A2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7F46B5FC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992B390" w14:textId="5B8D5A18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>BRAF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FF66C4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1643AD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2EE87C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99D66F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C42B7A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C4C846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442747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0A3C6C1" w14:textId="33D89743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09 (1.96-2.22)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60CAC9D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2032DA" w:rsidRPr="00AE124E" w14:paraId="75A6B82F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6C0722A" w14:textId="4649DE8A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E8AB92" w14:textId="53C86AFA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383 (8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0AD29D" w14:textId="4885D398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80 (6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3E8AF5" w14:textId="6A4D69C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72 (5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659C23" w14:textId="6AC1F1B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87 (6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23E153" w14:textId="62CAF7F5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2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881BAD" w14:textId="0F5B948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298 (93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9A6C54" w14:textId="207462A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24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33A99FF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A32B06B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4FA973C6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7F4CF93" w14:textId="4E0FBB72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CBEE7B" w14:textId="39E4309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24 (1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88A161" w14:textId="787E0C4A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6 (3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A3BEA8" w14:textId="203F879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74 (4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D62A9F" w14:textId="2335DC9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1 (3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2DC558" w14:textId="6EB92CB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4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F8818F" w14:textId="0FA49B01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6 (6.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8F1475" w14:textId="4C611EC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3 (4.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4109E40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7C93DD9B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F8404E" w:rsidRPr="00AE124E" w14:paraId="020E6C16" w14:textId="77777777" w:rsidTr="002032D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6F4DAD" w14:textId="3CA3DA80" w:rsidR="003865BE" w:rsidRPr="00AE124E" w:rsidRDefault="002032DA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 xml:space="preserve">  </w:t>
            </w:r>
            <w:r w:rsidR="003865BE" w:rsidRPr="00AE124E">
              <w:rPr>
                <w:rFonts w:ascii="Arial" w:hAnsi="Arial" w:cs="Arial"/>
                <w:b/>
                <w:bCs/>
                <w:i/>
                <w:iCs/>
                <w:sz w:val="20"/>
                <w:szCs w:val="20"/>
                <w:lang w:val="en-US"/>
              </w:rPr>
              <w:t>KRAS</w:t>
            </w:r>
            <w:r w:rsidR="003865BE" w:rsidRPr="00AE124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-muta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03C54E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B52AE9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3C03F0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6FD91E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E91FF4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7B9520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14E363" w14:textId="77777777" w:rsidR="003865BE" w:rsidRPr="00AE124E" w:rsidRDefault="003865BE" w:rsidP="00620A39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564230F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DA1C4F9" w14:textId="77777777" w:rsidR="003865BE" w:rsidRPr="00AE124E" w:rsidRDefault="003865BE" w:rsidP="00620A39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153078ED" w14:textId="77777777" w:rsidTr="002032D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55437B" w14:textId="440F011F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SI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80ACE6F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19E2F66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8D22EF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D822494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4C2486A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60CDB8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C0E310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3AD3A0C6" w14:textId="6E4C46FB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2.31 (2.16-2.47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63CB9C1A" w14:textId="783EB24E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2032DA" w:rsidRPr="00AE124E" w14:paraId="2BD161E1" w14:textId="77777777" w:rsidTr="002032D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9BC9A7" w14:textId="49AE3B6E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 xml:space="preserve">  </w:t>
            </w:r>
            <w:r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AE124E">
              <w:rPr>
                <w:rFonts w:ascii="Arial" w:hAnsi="Arial" w:cs="Arial"/>
                <w:sz w:val="20"/>
                <w:szCs w:val="20"/>
              </w:rPr>
              <w:t>Non-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93F64B" w14:textId="199797E1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553 (9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5C6101" w14:textId="0E650ED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42 (9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024154" w14:textId="0099FC1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65 (9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90DE73" w14:textId="728BF60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9 (8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B2BEB1" w14:textId="76F6AB5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6 (9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4A48C5" w14:textId="670DFF89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67 (96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D67772" w14:textId="6C4F164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94 (98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3B14501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2B1031E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6307D9C5" w14:textId="77777777" w:rsidTr="002032D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A4AF43" w14:textId="50DAF1FD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 xml:space="preserve">  </w:t>
            </w:r>
            <w:r>
              <w:rPr>
                <w:rFonts w:ascii="Arial" w:hAnsi="Arial" w:cs="Arial"/>
                <w:sz w:val="20"/>
                <w:szCs w:val="20"/>
              </w:rPr>
              <w:t xml:space="preserve">    </w:t>
            </w:r>
            <w:r w:rsidRPr="00AE124E">
              <w:rPr>
                <w:rFonts w:ascii="Arial" w:hAnsi="Arial" w:cs="Arial"/>
                <w:sz w:val="20"/>
                <w:szCs w:val="20"/>
              </w:rPr>
              <w:t>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E44B7F" w14:textId="72A70BD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67 (6.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311CC7" w14:textId="5D569BB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7 (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29EFBB" w14:textId="52FA4C09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9 (1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DED949" w14:textId="3169FFF4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5 (1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42A534" w14:textId="20259B0A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 (5.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C89401" w14:textId="32F7845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 (3.7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E2DB95" w14:textId="2F405E18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4 (2.0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370EA84A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85AEB76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7E2366FA" w14:textId="77777777" w:rsidTr="002032D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F3A347B" w14:textId="73BFAEA9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CIMP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FC2B53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16E46D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45D1D6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8FC6FA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D13331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A5DEDB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633B5E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AE96DC0" w14:textId="33371431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34 (1.22-1.48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5824281B" w14:textId="1D7B764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2032DA" w:rsidRPr="00AE124E" w14:paraId="5C37A5BC" w14:textId="77777777" w:rsidTr="002032D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32767D" w14:textId="5F6303CF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Low/negativ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F86204" w14:textId="1F5F757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251 (8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D50DAA" w14:textId="165E8F8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44 (83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7A2746" w14:textId="174BD602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14 (8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416D4A" w14:textId="4DC9C8E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82 (8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0A86F3" w14:textId="46DB38A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70 (9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E7F4AA" w14:textId="02986CB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22 (94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A1F62C" w14:textId="2E52BA71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19 (92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16DDCB7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EB90D15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5DC1FB60" w14:textId="77777777" w:rsidTr="002032D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DE0598" w14:textId="3C4E1E4A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89926E" w14:textId="196F6912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82 (1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C34341" w14:textId="4B854A92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91 (17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F7DE6A" w14:textId="06698428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2 (19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C857D" w14:textId="23E95CE2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9 (14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39E55A" w14:textId="0448A1FA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 (4.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207879" w14:textId="073D79A2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32 (5.8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BA9E6F" w14:textId="4D823815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1 (7.6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55CF86B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AB2F086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4400658E" w14:textId="77777777" w:rsidTr="002032DA"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5D582A4" w14:textId="698E7683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>BRAF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01B595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9FCD1A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8C2C39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894F04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A90ACB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0FEC61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EC2EE3" w14:textId="7777777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6CF98CC" w14:textId="119FAAA4" w:rsidR="002032DA" w:rsidRPr="00AE124E" w:rsidRDefault="002032DA" w:rsidP="002032D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  <w:lang w:val="en-US"/>
              </w:rPr>
              <w:t>1.24 (1.00-1.54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525BE3F" w14:textId="4443934B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hAnsi="Arial" w:cs="Arial"/>
                <w:sz w:val="20"/>
                <w:szCs w:val="20"/>
              </w:rPr>
              <w:t>0.050</w:t>
            </w:r>
          </w:p>
        </w:tc>
      </w:tr>
      <w:tr w:rsidR="002032DA" w:rsidRPr="00AE124E" w14:paraId="119BD372" w14:textId="77777777" w:rsidTr="002032DA">
        <w:tc>
          <w:tcPr>
            <w:tcW w:w="225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E44DD5D" w14:textId="645D7201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proofErr w:type="gramStart"/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ED1E64" w14:textId="18BA0D1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685 (9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B3A17E" w14:textId="6D6C7B86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74 (9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473D55" w14:textId="2171F18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02 (9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08C88F" w14:textId="0D6085DE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217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02F842" w14:textId="4A912DAD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98 (9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FABB71" w14:textId="09601763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580 (9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F5B21F" w14:textId="7F3827D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714 (9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8BF2176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773694F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2032DA" w:rsidRPr="00AE124E" w14:paraId="2C39697D" w14:textId="77777777" w:rsidTr="002032DA">
        <w:tc>
          <w:tcPr>
            <w:tcW w:w="22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220B646E" w14:textId="38C5B6FD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</w:t>
            </w:r>
            <w:r w:rsidRPr="00AE124E">
              <w:rPr>
                <w:rFonts w:ascii="Arial" w:eastAsia="Yu Gothic" w:hAnsi="Arial" w:cs="Arial"/>
                <w:sz w:val="20"/>
                <w:szCs w:val="20"/>
                <w:lang w:val="en-US"/>
              </w:rPr>
              <w:t>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A18834A" w14:textId="3DCF9BE0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49 (1.8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971719F" w14:textId="4DD1295B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3 (2.2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0209C07" w14:textId="7D83A86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8 (2.0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E0EAC61" w14:textId="600A6197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0 (4.4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3F7FE65" w14:textId="2D73C79F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 (0.5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BE75DE2" w14:textId="07C6CDDC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6 (1.0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46095DE0" w14:textId="15D88AFB" w:rsidR="002032DA" w:rsidRPr="00AE124E" w:rsidRDefault="002032DA" w:rsidP="002032D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AE124E">
              <w:rPr>
                <w:rFonts w:ascii="Arial" w:eastAsia="Times New Roman" w:hAnsi="Arial" w:cs="Arial"/>
                <w:sz w:val="20"/>
                <w:szCs w:val="20"/>
              </w:rPr>
              <w:t>11 (1.5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0632BBF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7922245" w14:textId="77777777" w:rsidR="002032DA" w:rsidRPr="00AE124E" w:rsidRDefault="002032DA" w:rsidP="002032DA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</w:tbl>
    <w:p w14:paraId="5020BF34" w14:textId="77777777" w:rsidR="009718D6" w:rsidRPr="00AE124E" w:rsidRDefault="009718D6" w:rsidP="009718D6">
      <w:pPr>
        <w:spacing w:after="0" w:line="240" w:lineRule="auto"/>
        <w:ind w:right="-59"/>
        <w:rPr>
          <w:rFonts w:ascii="Arial" w:hAnsi="Arial" w:cs="Arial"/>
          <w:sz w:val="21"/>
          <w:szCs w:val="21"/>
          <w:lang w:val="en-US"/>
        </w:rPr>
      </w:pPr>
      <w:r w:rsidRPr="00AE124E">
        <w:rPr>
          <w:rFonts w:ascii="Arial" w:hAnsi="Arial" w:cs="Arial"/>
          <w:sz w:val="21"/>
          <w:szCs w:val="21"/>
          <w:lang w:val="en-US"/>
        </w:rPr>
        <w:lastRenderedPageBreak/>
        <w:t xml:space="preserve">* Percentage indicates the proportion of patients with a specific patient molecular characteristic among all patients or in strata of tumor location (cecum, ascending colon, transverse colon, descending colon, sigmoid colon, and rectum).  </w:t>
      </w:r>
    </w:p>
    <w:p w14:paraId="4ACAB92E" w14:textId="49F47B12" w:rsidR="004620B2" w:rsidRPr="00AE124E" w:rsidRDefault="004620B2" w:rsidP="004620B2">
      <w:pPr>
        <w:spacing w:after="0" w:line="240" w:lineRule="auto"/>
        <w:ind w:right="-59"/>
        <w:rPr>
          <w:rFonts w:ascii="Arial" w:hAnsi="Arial" w:cs="Arial"/>
          <w:sz w:val="21"/>
          <w:szCs w:val="21"/>
          <w:lang w:val="en-US"/>
        </w:rPr>
      </w:pPr>
      <w:r w:rsidRPr="00AE124E">
        <w:rPr>
          <w:rFonts w:ascii="Arial" w:hAnsi="Arial" w:cs="Arial"/>
          <w:sz w:val="21"/>
          <w:szCs w:val="21"/>
          <w:vertAlign w:val="superscript"/>
          <w:lang w:val="en-US"/>
        </w:rPr>
        <w:t xml:space="preserve">† </w:t>
      </w:r>
      <w:r w:rsidRPr="00AE124E">
        <w:rPr>
          <w:rFonts w:ascii="Arial" w:eastAsia="Yu Gothic" w:hAnsi="Arial" w:cs="Arial"/>
          <w:sz w:val="21"/>
          <w:szCs w:val="21"/>
          <w:lang w:val="en-US"/>
        </w:rPr>
        <w:t xml:space="preserve">Multivariable odds ratio (OR) </w:t>
      </w:r>
      <w:r w:rsidR="00361BEC" w:rsidRPr="00361BEC">
        <w:rPr>
          <w:rFonts w:ascii="Arial" w:eastAsia="Yu Gothic" w:hAnsi="Arial" w:cs="Arial"/>
          <w:sz w:val="21"/>
          <w:szCs w:val="21"/>
          <w:lang w:val="en-US"/>
        </w:rPr>
        <w:t xml:space="preserve">(with 95% confidence interval) </w:t>
      </w:r>
      <w:r w:rsidRPr="00AE124E">
        <w:rPr>
          <w:rFonts w:ascii="Arial" w:eastAsia="Yu Gothic" w:hAnsi="Arial" w:cs="Arial"/>
          <w:sz w:val="21"/>
          <w:szCs w:val="21"/>
          <w:lang w:val="en-US"/>
        </w:rPr>
        <w:t xml:space="preserve">for molecular marker positivity </w:t>
      </w:r>
      <w:r w:rsidR="009E3357" w:rsidRPr="00236399">
        <w:rPr>
          <w:rFonts w:ascii="Arial" w:eastAsia="Yu Gothic" w:hAnsi="Arial" w:cs="Arial"/>
          <w:lang w:val="en-US"/>
        </w:rPr>
        <w:t xml:space="preserve">(i.e., </w:t>
      </w:r>
      <w:r w:rsidR="009E3357">
        <w:rPr>
          <w:rFonts w:ascii="Arial" w:eastAsia="Yu Gothic" w:hAnsi="Arial" w:cs="Arial"/>
          <w:lang w:val="en-US"/>
        </w:rPr>
        <w:t xml:space="preserve">MSI-high, </w:t>
      </w:r>
      <w:r w:rsidR="009E3357" w:rsidRPr="00236399">
        <w:rPr>
          <w:rFonts w:ascii="Arial" w:eastAsia="Yu Gothic" w:hAnsi="Arial" w:cs="Arial"/>
          <w:lang w:val="en-US"/>
        </w:rPr>
        <w:t xml:space="preserve">CIMP-high, </w:t>
      </w:r>
      <w:r w:rsidR="009E3357">
        <w:rPr>
          <w:rFonts w:ascii="Arial" w:eastAsia="Yu Gothic" w:hAnsi="Arial" w:cs="Arial"/>
          <w:lang w:val="en-US"/>
        </w:rPr>
        <w:t xml:space="preserve">or </w:t>
      </w:r>
      <w:r w:rsidR="009E3357" w:rsidRPr="009E3357">
        <w:rPr>
          <w:rFonts w:ascii="Arial" w:eastAsia="Yu Gothic" w:hAnsi="Arial" w:cs="Arial"/>
          <w:i/>
          <w:iCs/>
          <w:lang w:val="en-US"/>
        </w:rPr>
        <w:t>BRAF</w:t>
      </w:r>
      <w:r w:rsidR="009E3357" w:rsidRPr="00236399">
        <w:rPr>
          <w:rFonts w:ascii="Arial" w:eastAsia="Yu Gothic" w:hAnsi="Arial" w:cs="Arial"/>
          <w:lang w:val="en-US"/>
        </w:rPr>
        <w:t xml:space="preserve"> mutation)</w:t>
      </w:r>
      <w:r w:rsidRPr="00AE124E">
        <w:rPr>
          <w:rFonts w:ascii="Arial" w:eastAsia="Yu Gothic" w:hAnsi="Arial" w:cs="Arial"/>
          <w:sz w:val="21"/>
          <w:szCs w:val="21"/>
          <w:lang w:val="en-US"/>
        </w:rPr>
        <w:t xml:space="preserve">and </w:t>
      </w:r>
      <w:proofErr w:type="spellStart"/>
      <w:r w:rsidRPr="00AE124E">
        <w:rPr>
          <w:rFonts w:ascii="Arial" w:hAnsi="Arial" w:cs="Arial"/>
          <w:sz w:val="21"/>
          <w:szCs w:val="21"/>
          <w:lang w:val="en-US"/>
        </w:rPr>
        <w:t>P</w:t>
      </w:r>
      <w:r w:rsidRPr="00AE124E">
        <w:rPr>
          <w:rFonts w:ascii="Arial" w:hAnsi="Arial" w:cs="Arial"/>
          <w:sz w:val="21"/>
          <w:szCs w:val="21"/>
          <w:vertAlign w:val="subscript"/>
          <w:lang w:val="en-US"/>
        </w:rPr>
        <w:t>trend</w:t>
      </w:r>
      <w:proofErr w:type="spellEnd"/>
      <w:r w:rsidRPr="00AE124E">
        <w:rPr>
          <w:rFonts w:ascii="Arial" w:hAnsi="Arial" w:cs="Arial"/>
          <w:sz w:val="21"/>
          <w:szCs w:val="21"/>
          <w:lang w:val="en-US"/>
        </w:rPr>
        <w:t xml:space="preserve"> were calculated by the linear trend test across the ordinal categories of subsite location variable [from rectum (1) to ascending colon (5)] in the multivariable logistic regression model adjusted for sex (female vs. male), family history of colorectal cancer (present vs. absent), and study (i.e., cohort).</w:t>
      </w:r>
    </w:p>
    <w:p w14:paraId="0A8055AB" w14:textId="44860A58" w:rsidR="007079CD" w:rsidRDefault="009718D6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  <w:r w:rsidRPr="00AE124E">
        <w:rPr>
          <w:rFonts w:ascii="Arial" w:hAnsi="Arial" w:cs="Arial"/>
          <w:sz w:val="21"/>
          <w:szCs w:val="21"/>
          <w:lang w:val="en-US"/>
        </w:rPr>
        <w:t xml:space="preserve">Abbreviations: </w:t>
      </w:r>
      <w:r w:rsidR="00AE124E" w:rsidRPr="00AE124E">
        <w:rPr>
          <w:rFonts w:ascii="Arial" w:hAnsi="Arial" w:cs="Arial"/>
          <w:sz w:val="21"/>
          <w:szCs w:val="21"/>
          <w:lang w:val="en-US"/>
        </w:rPr>
        <w:t xml:space="preserve">CI, confidence interval; CIMP, CpG island methylator phenotype; MSI, microsatellite instability; </w:t>
      </w:r>
      <w:proofErr w:type="gramStart"/>
      <w:r w:rsidR="00AE124E" w:rsidRPr="00AE124E">
        <w:rPr>
          <w:rFonts w:ascii="Arial" w:hAnsi="Arial" w:cs="Arial"/>
          <w:sz w:val="21"/>
          <w:szCs w:val="21"/>
          <w:lang w:val="en-US"/>
        </w:rPr>
        <w:t>OR,</w:t>
      </w:r>
      <w:proofErr w:type="gramEnd"/>
      <w:r w:rsidR="00AE124E" w:rsidRPr="00AE124E">
        <w:rPr>
          <w:rFonts w:ascii="Arial" w:hAnsi="Arial" w:cs="Arial"/>
          <w:sz w:val="21"/>
          <w:szCs w:val="21"/>
          <w:lang w:val="en-US"/>
        </w:rPr>
        <w:t xml:space="preserve"> odds ratio</w:t>
      </w:r>
    </w:p>
    <w:p w14:paraId="281BE097" w14:textId="5083BAD9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68A4074C" w14:textId="77B8E119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0AA06AE8" w14:textId="4731EC45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6141F06D" w14:textId="39B16BE0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668447E4" w14:textId="7BC6D5A8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15FF9A73" w14:textId="09D4F08B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491CB1E7" w14:textId="6CE1C79A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2CB3533C" w14:textId="768CFB09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19878B19" w14:textId="7FEFF740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33ED42CB" w14:textId="302838FE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121F3A8C" w14:textId="5315D145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070A17B1" w14:textId="293B89B0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6C1DFB1A" w14:textId="5537104D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3C793D8E" w14:textId="123B336D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043090FA" w14:textId="56367905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02CDA97C" w14:textId="26EBA668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395BABA4" w14:textId="0CD4847A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4FEB0440" w14:textId="060EF37B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069F5C33" w14:textId="2AA0D1F1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76A2D3FA" w14:textId="5FAB1E52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42B71D69" w14:textId="05F01506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66632C6B" w14:textId="05ABE947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2F210B8E" w14:textId="21C51A5C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2190F1BF" w14:textId="5096FA50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4B0DA54E" w14:textId="658B7DCC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3365DA7F" w14:textId="657BF661" w:rsidR="00D369AE" w:rsidRDefault="00D369AE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</w:p>
    <w:p w14:paraId="5FA7C293" w14:textId="051BD790" w:rsidR="009C4490" w:rsidRDefault="009C4490" w:rsidP="00AE124E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4AE458F" w14:textId="5FA1EBA2" w:rsidR="00A54FA3" w:rsidRPr="00A54FA3" w:rsidRDefault="00A54FA3" w:rsidP="00A54FA3">
      <w:pPr>
        <w:tabs>
          <w:tab w:val="left" w:pos="12510"/>
        </w:tabs>
        <w:snapToGrid w:val="0"/>
        <w:spacing w:after="0" w:line="240" w:lineRule="auto"/>
        <w:ind w:right="634"/>
        <w:rPr>
          <w:rFonts w:ascii="Arial" w:eastAsia="Arial" w:hAnsi="Arial" w:cs="Arial"/>
          <w:lang w:val="en-US"/>
        </w:rPr>
      </w:pPr>
      <w:r w:rsidRPr="00A54FA3">
        <w:rPr>
          <w:rFonts w:ascii="Arial" w:eastAsia="Arial" w:hAnsi="Arial" w:cs="Arial"/>
          <w:lang w:val="en-US"/>
        </w:rPr>
        <w:lastRenderedPageBreak/>
        <w:t xml:space="preserve">Supplementary Table </w:t>
      </w:r>
      <w:r w:rsidR="009E694C">
        <w:rPr>
          <w:rFonts w:ascii="Arial" w:eastAsia="Arial" w:hAnsi="Arial" w:cs="Arial"/>
          <w:lang w:val="en-US"/>
        </w:rPr>
        <w:t>10</w:t>
      </w:r>
      <w:r w:rsidRPr="00A54FA3">
        <w:rPr>
          <w:rFonts w:ascii="Arial" w:eastAsia="Arial" w:hAnsi="Arial" w:cs="Arial"/>
          <w:lang w:val="en-US"/>
        </w:rPr>
        <w:t>.  Molecular Characteristics of Early-onset and Later-onset MSI-high Colorectal Cancers According to Primary Tumor Location</w:t>
      </w:r>
      <w:r w:rsidR="006057FD">
        <w:rPr>
          <w:rFonts w:ascii="Arial" w:eastAsia="Arial" w:hAnsi="Arial" w:cs="Arial"/>
          <w:lang w:val="en-US"/>
        </w:rPr>
        <w:t xml:space="preserve"> </w:t>
      </w:r>
      <w:r w:rsidR="006057FD" w:rsidRPr="006057FD">
        <w:rPr>
          <w:rFonts w:ascii="Arial" w:eastAsia="Arial" w:hAnsi="Arial" w:cs="Arial"/>
          <w:lang w:val="en-US"/>
        </w:rPr>
        <w:t>in Strata of Family History of Colorectal Cancer</w:t>
      </w:r>
    </w:p>
    <w:tbl>
      <w:tblPr>
        <w:tblW w:w="0" w:type="auto"/>
        <w:tblInd w:w="-90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240"/>
        <w:gridCol w:w="1170"/>
        <w:gridCol w:w="1170"/>
        <w:gridCol w:w="1170"/>
        <w:gridCol w:w="1260"/>
        <w:gridCol w:w="1260"/>
        <w:gridCol w:w="1170"/>
        <w:gridCol w:w="1170"/>
        <w:gridCol w:w="1710"/>
        <w:gridCol w:w="990"/>
      </w:tblGrid>
      <w:tr w:rsidR="00A54FA3" w:rsidRPr="00A54FA3" w14:paraId="2DBCE909" w14:textId="77777777" w:rsidTr="00C70C12">
        <w:tc>
          <w:tcPr>
            <w:tcW w:w="32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CAF1FFE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Molecular feature of MSI-high cancer*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56B3115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Total 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0C46DC5B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Cecum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15804DD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A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6375FE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Transverse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456764EE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Descending colo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A97DEE5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Sigmoid colo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1F4EC844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Rectum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C65A0B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Multivariable OR (95% CI)</w:t>
            </w:r>
            <w:r w:rsidRPr="00A54FA3">
              <w:rPr>
                <w:rFonts w:ascii="Arial" w:eastAsia="Arial" w:hAnsi="Arial" w:cs="Arial"/>
                <w:sz w:val="20"/>
                <w:szCs w:val="20"/>
                <w:vertAlign w:val="superscript"/>
                <w:lang w:val="en-US"/>
              </w:rPr>
              <w:t xml:space="preserve"> †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51D32EF2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proofErr w:type="spell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P</w:t>
            </w:r>
            <w:r w:rsidRPr="00A54FA3">
              <w:rPr>
                <w:rFonts w:ascii="Arial" w:eastAsia="Yu Gothic" w:hAnsi="Arial" w:cs="Arial"/>
                <w:sz w:val="20"/>
                <w:szCs w:val="20"/>
                <w:vertAlign w:val="subscript"/>
                <w:lang w:val="en-US"/>
              </w:rPr>
              <w:t>trend</w:t>
            </w:r>
            <w:proofErr w:type="spellEnd"/>
            <w:r w:rsidRPr="00A54FA3">
              <w:rPr>
                <w:rFonts w:ascii="Arial" w:eastAsia="Arial" w:hAnsi="Arial" w:cs="Arial"/>
                <w:sz w:val="20"/>
                <w:szCs w:val="20"/>
                <w:vertAlign w:val="superscript"/>
                <w:lang w:val="en-US"/>
              </w:rPr>
              <w:t>†</w:t>
            </w:r>
          </w:p>
        </w:tc>
      </w:tr>
      <w:tr w:rsidR="00A54FA3" w:rsidRPr="00A54FA3" w14:paraId="7554A780" w14:textId="77777777" w:rsidTr="00C70C12">
        <w:tc>
          <w:tcPr>
            <w:tcW w:w="324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</w:tcPr>
          <w:p w14:paraId="4344C00F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>Age &lt;50 (early-onset)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</w:tcPr>
          <w:p w14:paraId="3F88C55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081FF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BEC30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4DF43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9D91D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F05B4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EB079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single" w:sz="12" w:space="0" w:color="auto"/>
              <w:left w:val="nil"/>
              <w:right w:val="nil"/>
            </w:tcBorders>
          </w:tcPr>
          <w:p w14:paraId="528F004D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single" w:sz="12" w:space="0" w:color="auto"/>
              <w:left w:val="nil"/>
              <w:right w:val="nil"/>
            </w:tcBorders>
          </w:tcPr>
          <w:p w14:paraId="530B58A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5E2BBEE6" w14:textId="77777777" w:rsidTr="00C70C12">
        <w:tc>
          <w:tcPr>
            <w:tcW w:w="3240" w:type="dxa"/>
            <w:tcBorders>
              <w:left w:val="nil"/>
              <w:right w:val="nil"/>
            </w:tcBorders>
            <w:shd w:val="clear" w:color="auto" w:fill="auto"/>
          </w:tcPr>
          <w:p w14:paraId="4BAAD97A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 xml:space="preserve">  Family history of CRC absent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466007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82C218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00F2BA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10AB04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219BBB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042EAC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3548A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71309F32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7158290D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7957FD4E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F475C0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CIMP status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FA2C75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2C6616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F93453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FD353E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946A79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6987AE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2AF3C4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7A8DD51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0.82 (0.42-1.57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43F3EC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0.54</w:t>
            </w:r>
          </w:p>
        </w:tc>
      </w:tr>
      <w:tr w:rsidR="00A54FA3" w:rsidRPr="00A54FA3" w14:paraId="5A37D438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F9D8F33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Low/negative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8B66B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7 (9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F0C72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8 (9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16393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5 (8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9D65B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6 (9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5417E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 (9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263E3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2D34B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3 (9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04B686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7F12C2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01FADF99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AD55272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High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C89AA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 (9.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E2F90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 (1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793A8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 (1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C6CF2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5.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05753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1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6E905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A4B0B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7.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81C95DB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BADB4B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3DFA05E1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060A1A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BRAF 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26A94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384A2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8199B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F258A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3F8C0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EAE8F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F7329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45C271E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1.19 (0.67-2.1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E556B1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0.56</w:t>
            </w:r>
          </w:p>
        </w:tc>
      </w:tr>
      <w:tr w:rsidR="00A54FA3" w:rsidRPr="00A54FA3" w14:paraId="30E3F794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BC06F3E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78639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09 (9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911E9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2 (9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4FBAC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9 (9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BC82E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1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F6133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4 (9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4BC2C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8 (10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7D178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5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BFD575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10C534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2E9E9AA2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49DBD5C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764F0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 (3.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C2D33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2.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2E326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2.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51A86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 (8.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B6A70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 (7.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336E9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 (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25B08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2.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4F11A34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08738E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28218A52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59F12D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A2A1B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22BAA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5E817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9976F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74C4A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AA2BD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60AEC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E1DA956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1.06 (0.79-1.42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2F62621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0.71</w:t>
            </w:r>
          </w:p>
        </w:tc>
      </w:tr>
      <w:tr w:rsidR="00A54FA3" w:rsidRPr="00A54FA3" w14:paraId="0765EA31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9C4267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0438F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8 (6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0A02C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5 (6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190B6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8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D6F4A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2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73EDF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 (5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7D64B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0 (7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8D929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4 (7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A3DFAC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6CAA69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612FA7E5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BD60C8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AB6FC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0 (3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EB41B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 (3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44D3F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 (3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844CF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 (3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89C6A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 (4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9782A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 (2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7B6C0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 (3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DEB0C1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D3BFB9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67B6B642" w14:textId="77777777" w:rsidTr="00C70C12">
        <w:tc>
          <w:tcPr>
            <w:tcW w:w="3240" w:type="dxa"/>
            <w:tcBorders>
              <w:left w:val="nil"/>
              <w:right w:val="nil"/>
            </w:tcBorders>
            <w:shd w:val="clear" w:color="auto" w:fill="auto"/>
          </w:tcPr>
          <w:p w14:paraId="7C48E670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 xml:space="preserve">  Family history of CRC present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13BD464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F3D174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45B3260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04C6EAE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E2F871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605FA83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0C5652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FC5755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15332F9F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6EE97BAB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77AF77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CIMP status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37462E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30212A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19169A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28F0A3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48835C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882E90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133A3E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5241C15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2.31 (0.72-7.4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555FD7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0.15</w:t>
            </w:r>
          </w:p>
        </w:tc>
      </w:tr>
      <w:tr w:rsidR="00A54FA3" w:rsidRPr="00A54FA3" w14:paraId="5D614D4F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E3A4D3B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Low/negative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B1788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7 (8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6966F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1 (7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A0449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9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73F81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9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00B29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0 (10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D12D5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 (10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C5498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3 (10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4A3BC75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8818F40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35F8E52D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8DFBF5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High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BC5F2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3 (1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9BEA7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 (2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7F662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7F78A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439FB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 (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53FB0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 (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D27F4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 (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D68CB8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8552854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5BE0FE18" w14:textId="77777777" w:rsidTr="00C70C12">
        <w:tc>
          <w:tcPr>
            <w:tcW w:w="3240" w:type="dxa"/>
            <w:tcBorders>
              <w:left w:val="nil"/>
              <w:right w:val="nil"/>
            </w:tcBorders>
            <w:shd w:val="clear" w:color="auto" w:fill="auto"/>
          </w:tcPr>
          <w:p w14:paraId="287CADD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BRAF 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225D75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0C1F97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C8C4F8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DD3CD3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17411B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CD9754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D75C53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A1AC7CF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0.95 (0.55-1.65)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30703654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0.86</w:t>
            </w:r>
          </w:p>
        </w:tc>
      </w:tr>
      <w:tr w:rsidR="00A54FA3" w:rsidRPr="00A54FA3" w14:paraId="4C327D62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180C6CB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573F0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56 (9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1A9F6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9 (9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6114E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2 (9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6C5C8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8 (9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277D9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6 (9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0ADB8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4 (10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95C98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7 (9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B610C1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519DCA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1870FEEC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800F17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3C4C6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 (2.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4BF40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1.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DD2D2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 (3.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1AC42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2.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E3FDF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 (3.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93830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 (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15FB7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 (5.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55C8A8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A3B1A6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61939F90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1F04FDE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34D0F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415AF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4C6BC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CFC9C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7C7CE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8D0B12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296CC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53EE3F0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1.02 (0.71-1.45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8BB395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0.92</w:t>
            </w:r>
          </w:p>
        </w:tc>
      </w:tr>
      <w:tr w:rsidR="00A54FA3" w:rsidRPr="00A54FA3" w14:paraId="36161EF8" w14:textId="77777777" w:rsidTr="00B44001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75D32CC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72B3F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1 (6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70091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8 (7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198DD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6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462A2A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3 (5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06DA0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 (5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CE8087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 (5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991AE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 (5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8AA5582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99F0F2E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54FA3" w:rsidRPr="00A54FA3" w14:paraId="0224E01D" w14:textId="77777777" w:rsidTr="00B44001">
        <w:tc>
          <w:tcPr>
            <w:tcW w:w="324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09AEDFF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14D2F8B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7 (38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7C9BA91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 (25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7AB1DA4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 (33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14108FD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0 (43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5A6A28A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 (43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35A685C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 (50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noWrap/>
            <w:vAlign w:val="center"/>
          </w:tcPr>
          <w:p w14:paraId="5068025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 (50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412E5032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6" w:space="0" w:color="auto"/>
              <w:right w:val="nil"/>
            </w:tcBorders>
          </w:tcPr>
          <w:p w14:paraId="28C7556C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54FA3" w:rsidRPr="00A54FA3" w14:paraId="05463807" w14:textId="77777777" w:rsidTr="00B44001">
        <w:tc>
          <w:tcPr>
            <w:tcW w:w="324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</w:tcPr>
          <w:p w14:paraId="5BB65DC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>Age ≥50 (later-onset)</w:t>
            </w: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</w:tcPr>
          <w:p w14:paraId="7E38595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C8120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67A19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AE963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C5819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094DE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FDA15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single" w:sz="6" w:space="0" w:color="auto"/>
              <w:left w:val="nil"/>
              <w:right w:val="nil"/>
            </w:tcBorders>
          </w:tcPr>
          <w:p w14:paraId="0A23FA33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single" w:sz="6" w:space="0" w:color="auto"/>
              <w:left w:val="nil"/>
              <w:right w:val="nil"/>
            </w:tcBorders>
          </w:tcPr>
          <w:p w14:paraId="21423DB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54FA3" w:rsidRPr="00A54FA3" w14:paraId="414786A7" w14:textId="77777777" w:rsidTr="00B44001">
        <w:tc>
          <w:tcPr>
            <w:tcW w:w="3240" w:type="dxa"/>
            <w:tcBorders>
              <w:left w:val="nil"/>
              <w:right w:val="nil"/>
            </w:tcBorders>
            <w:shd w:val="clear" w:color="auto" w:fill="auto"/>
          </w:tcPr>
          <w:p w14:paraId="71E00DE7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 xml:space="preserve">  Family history of CRC absent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3B823AF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E1C42A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D35303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C86C4D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93AE58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384D31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9A42CF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A5EF94B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688E971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54FA3" w:rsidRPr="00A54FA3" w14:paraId="2FFF2794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0059612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CIMP status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15B35D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32D31F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7E3187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E2F56F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929111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78239E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9F4783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2B47DEA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1.69 (1.43-2.0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14F731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A54FA3" w:rsidRPr="00A54FA3" w14:paraId="5CC6559D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A9E13A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Low/negative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650B6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55 (3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72E2B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0 (3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70ECE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0 (2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3C88D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2 (2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5AB22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6 (4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70E99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4 (5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BE2FE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3 (8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53FA56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75B9322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0E298174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FCF58A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High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88D8B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67 (6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EF648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46 (6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EFC29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40 (7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09F6C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35 (7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4BE4F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7 (5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9AA61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4 (4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E20D6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 (1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42914D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7114FA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43158A9A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957F310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BRAF 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14A84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892C4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7449F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46DFC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03949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68EAC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04BB4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8914F7C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1.50 (1.29-1.75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9A326D5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A54FA3" w:rsidRPr="00A54FA3" w14:paraId="67BA7AF5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C730BE4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9BEA6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35 (4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7CD45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5 (4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EC47F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32 (3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92519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8 (4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5196F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8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18DAD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3 (6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905FE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9 (8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8BB9C5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069D91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24D3D263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80BF1E7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4C102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06 (5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14449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46 (5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97428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11 (6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DFCBF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07 (5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A0D94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4 (3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4BBB5F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3 (3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4050F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 (1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E6E1EB1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19C50C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102A9D9B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D3AEF9C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07371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D984A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C230C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D68BA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B7559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5B3AE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EE860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F99A964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0.66 (0.54-0.80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504472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A54FA3" w:rsidRPr="00A54FA3" w14:paraId="2163DA4D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DECEF24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59F1BE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35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FD84D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98 (8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DE20D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95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9ED82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52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D760B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1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A5C1F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3 (7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0FF6A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6 (5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17551A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CCA8BD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552855EF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EBA86FB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D8F7D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7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A8D6D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4 (1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46A08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8 (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88BA7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4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65A71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C80AF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5 (2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59E8B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 (4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D40C045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81CD51C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796331F4" w14:textId="77777777" w:rsidTr="00C70C12">
        <w:tc>
          <w:tcPr>
            <w:tcW w:w="3240" w:type="dxa"/>
            <w:tcBorders>
              <w:left w:val="nil"/>
              <w:right w:val="nil"/>
            </w:tcBorders>
            <w:shd w:val="clear" w:color="auto" w:fill="auto"/>
          </w:tcPr>
          <w:p w14:paraId="0775859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b/>
                <w:bCs/>
                <w:sz w:val="20"/>
                <w:szCs w:val="20"/>
                <w:lang w:val="en-US"/>
              </w:rPr>
              <w:t xml:space="preserve">  Family history of CRC present</w:t>
            </w: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4292F4E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1ACA363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A8E657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23D8959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46EFEDF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D88FF5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0BB8619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3B8454C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5EB5A40B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54FA3" w:rsidRPr="00A54FA3" w14:paraId="6E292881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D80566C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CIMP status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F8065F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2BD3C05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587ACB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0F8D44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4F4507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BC04A6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AF476A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F7938CB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1.49 (1.10-2.01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8847FD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0.009</w:t>
            </w:r>
          </w:p>
        </w:tc>
      </w:tr>
      <w:tr w:rsidR="00A54FA3" w:rsidRPr="00A54FA3" w14:paraId="01CB2F41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C03CF0E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Low/negative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2B1F0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32 (4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5252A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3 (3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3A3F2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0 (3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8960E52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7 (5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B00E0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3 (5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16B26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 (5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C7ECE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0 (10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DD8CDBD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159818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54FA3" w:rsidRPr="00A54FA3" w14:paraId="3C8F4FE6" w14:textId="77777777" w:rsidTr="00C70C12">
        <w:tc>
          <w:tcPr>
            <w:tcW w:w="324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</w:tcPr>
          <w:p w14:paraId="6AE072DA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High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A315C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62 (55%)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87322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7 (63%)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9C119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3 (61%)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5B4E1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3 (46%)</w:t>
            </w:r>
          </w:p>
        </w:tc>
        <w:tc>
          <w:tcPr>
            <w:tcW w:w="126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CF440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 (46%)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70EC6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 (47%)</w:t>
            </w:r>
          </w:p>
        </w:tc>
        <w:tc>
          <w:tcPr>
            <w:tcW w:w="11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29DF9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 (0%)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</w:tcPr>
          <w:p w14:paraId="0872A7B4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</w:tcPr>
          <w:p w14:paraId="319858B1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color w:val="FF0000"/>
                <w:sz w:val="20"/>
                <w:szCs w:val="20"/>
                <w:lang w:val="en-US"/>
              </w:rPr>
            </w:pPr>
          </w:p>
        </w:tc>
      </w:tr>
      <w:tr w:rsidR="00A54FA3" w:rsidRPr="00A54FA3" w14:paraId="232362D0" w14:textId="77777777" w:rsidTr="00C70C12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0F8FCF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BRAF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0DD52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B79DF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35357F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23EB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3C32A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6FA0B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75258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32CB953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1.91 (1.45-2.5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5CEA1D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A54FA3" w:rsidRPr="00A54FA3" w14:paraId="281A0A67" w14:textId="77777777" w:rsidTr="00C70C12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9297C3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D4D14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45 (5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06D8EE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6 (4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FDBE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8 (5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75132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5 (6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6C82E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3 (6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E6B98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5 (8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6923C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8 (100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E8E3CB2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1BB4385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6E601BEA" w14:textId="77777777" w:rsidTr="00C70C12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0DD708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FEF79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76 (4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6C4F3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0 (5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27CD2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5 (49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F5C7F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4 (3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04A871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 (3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ED7D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 (1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6BE07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 (0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88F5BCC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EC172DB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640F31F7" w14:textId="77777777" w:rsidTr="00C70C12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81BD079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19A48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C9782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144BD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AE2364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907437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C7475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09650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37641EB" w14:textId="77777777" w:rsidR="00A54FA3" w:rsidRPr="00A54FA3" w:rsidRDefault="00A54FA3" w:rsidP="00A54FA3">
            <w:pPr>
              <w:spacing w:after="0" w:line="240" w:lineRule="auto"/>
              <w:rPr>
                <w:rFonts w:ascii="Arial" w:eastAsia="Arial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0.68 (0.50-0.9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ACBB5EE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Arial" w:hAnsi="Arial" w:cs="Arial"/>
                <w:sz w:val="20"/>
                <w:szCs w:val="20"/>
                <w:lang w:val="en-US"/>
              </w:rPr>
              <w:t>0.015</w:t>
            </w:r>
          </w:p>
        </w:tc>
      </w:tr>
      <w:tr w:rsidR="00A54FA3" w:rsidRPr="00A54FA3" w14:paraId="69BD4A9F" w14:textId="77777777" w:rsidTr="00C70C12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5FCCE03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E78178A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41 (8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2BE9C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8 (9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B4D05C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7 (8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AA3B6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0 (7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B6B4EB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0 (8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475990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 (6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43BA03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 (7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043D09F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4A71AD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A54FA3" w:rsidRPr="00A54FA3" w14:paraId="05204F67" w14:textId="77777777" w:rsidTr="00C70C12">
        <w:tc>
          <w:tcPr>
            <w:tcW w:w="32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1DE4AF86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A54FA3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92E618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5 (16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3603436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 (10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CBFCFFD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 (11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59AE49E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 (22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124154B9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 (20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6F5BF015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 (40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5163C48" w14:textId="77777777" w:rsidR="00A54FA3" w:rsidRPr="00A54FA3" w:rsidRDefault="00A54FA3" w:rsidP="00A54FA3">
            <w:pPr>
              <w:spacing w:after="0" w:line="240" w:lineRule="auto"/>
              <w:rPr>
                <w:rFonts w:ascii="Arial" w:eastAsia="Times New Roman" w:hAnsi="Arial" w:cs="Arial"/>
                <w:color w:val="FF0000"/>
                <w:sz w:val="20"/>
                <w:szCs w:val="20"/>
                <w:lang w:val="en-US"/>
              </w:rPr>
            </w:pPr>
            <w:r w:rsidRPr="00A54FA3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 (30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1136A4D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0E1E523" w14:textId="77777777" w:rsidR="00A54FA3" w:rsidRPr="00A54FA3" w:rsidRDefault="00A54FA3" w:rsidP="00A54FA3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</w:tbl>
    <w:p w14:paraId="4392D42C" w14:textId="77777777" w:rsidR="00A54FA3" w:rsidRPr="00A54FA3" w:rsidRDefault="00A54FA3" w:rsidP="00A54FA3">
      <w:pPr>
        <w:spacing w:after="0" w:line="240" w:lineRule="auto"/>
        <w:ind w:right="-59"/>
        <w:rPr>
          <w:rFonts w:ascii="Arial" w:eastAsia="Arial" w:hAnsi="Arial" w:cs="Arial"/>
          <w:sz w:val="20"/>
          <w:szCs w:val="20"/>
          <w:lang w:val="en-US"/>
        </w:rPr>
      </w:pPr>
      <w:r w:rsidRPr="00A54FA3">
        <w:rPr>
          <w:rFonts w:ascii="Arial" w:eastAsia="Arial" w:hAnsi="Arial" w:cs="Arial"/>
          <w:sz w:val="20"/>
          <w:szCs w:val="20"/>
          <w:lang w:val="en-US"/>
        </w:rPr>
        <w:lastRenderedPageBreak/>
        <w:t xml:space="preserve">* Percentage indicates the proportion of patients with a specific patient molecular characteristic among all patients or in strata of tumor location (cecum, ascending colon, transverse colon, descending colon, sigmoid colon, and rectum).  </w:t>
      </w:r>
    </w:p>
    <w:p w14:paraId="72E266D6" w14:textId="77777777" w:rsidR="00A54FA3" w:rsidRPr="00A54FA3" w:rsidRDefault="00A54FA3" w:rsidP="00A54FA3">
      <w:pPr>
        <w:spacing w:after="0" w:line="240" w:lineRule="auto"/>
        <w:ind w:right="-59"/>
        <w:rPr>
          <w:rFonts w:ascii="Arial" w:eastAsia="Arial" w:hAnsi="Arial" w:cs="Arial"/>
          <w:sz w:val="20"/>
          <w:szCs w:val="20"/>
          <w:lang w:val="en-US"/>
        </w:rPr>
      </w:pPr>
      <w:r w:rsidRPr="00A54FA3">
        <w:rPr>
          <w:rFonts w:ascii="Arial" w:eastAsia="Arial" w:hAnsi="Arial" w:cs="Arial"/>
          <w:sz w:val="20"/>
          <w:szCs w:val="20"/>
          <w:vertAlign w:val="superscript"/>
          <w:lang w:val="en-US"/>
        </w:rPr>
        <w:t xml:space="preserve">† </w:t>
      </w:r>
      <w:r w:rsidRPr="00A54FA3">
        <w:rPr>
          <w:rFonts w:ascii="Arial" w:eastAsia="Yu Gothic" w:hAnsi="Arial" w:cs="Arial"/>
          <w:sz w:val="20"/>
          <w:szCs w:val="20"/>
          <w:lang w:val="en-US"/>
        </w:rPr>
        <w:t xml:space="preserve">Multivariable odds ratio (OR) (with 95% confidence interval) for molecular marker positivity (i.e., CIMP-high, </w:t>
      </w:r>
      <w:r w:rsidRPr="00A54FA3">
        <w:rPr>
          <w:rFonts w:ascii="Arial" w:eastAsia="Yu Gothic" w:hAnsi="Arial" w:cs="Arial"/>
          <w:i/>
          <w:iCs/>
          <w:sz w:val="20"/>
          <w:szCs w:val="20"/>
          <w:lang w:val="en-US"/>
        </w:rPr>
        <w:t>BRAF</w:t>
      </w:r>
      <w:r w:rsidRPr="00A54FA3">
        <w:rPr>
          <w:rFonts w:ascii="Arial" w:eastAsia="Yu Gothic" w:hAnsi="Arial" w:cs="Arial"/>
          <w:sz w:val="20"/>
          <w:szCs w:val="20"/>
          <w:lang w:val="en-US"/>
        </w:rPr>
        <w:t xml:space="preserve"> mutation, or </w:t>
      </w:r>
      <w:r w:rsidRPr="00A54FA3">
        <w:rPr>
          <w:rFonts w:ascii="Arial" w:eastAsia="Yu Gothic" w:hAnsi="Arial" w:cs="Arial"/>
          <w:i/>
          <w:iCs/>
          <w:sz w:val="20"/>
          <w:szCs w:val="20"/>
          <w:lang w:val="en-US"/>
        </w:rPr>
        <w:t>KRAS</w:t>
      </w:r>
      <w:r w:rsidRPr="00A54FA3">
        <w:rPr>
          <w:rFonts w:ascii="Arial" w:eastAsia="Yu Gothic" w:hAnsi="Arial" w:cs="Arial"/>
          <w:sz w:val="20"/>
          <w:szCs w:val="20"/>
          <w:lang w:val="en-US"/>
        </w:rPr>
        <w:t xml:space="preserve"> mutation) and </w:t>
      </w:r>
      <w:proofErr w:type="spellStart"/>
      <w:r w:rsidRPr="00A54FA3">
        <w:rPr>
          <w:rFonts w:ascii="Arial" w:eastAsia="Arial" w:hAnsi="Arial" w:cs="Arial"/>
          <w:sz w:val="20"/>
          <w:szCs w:val="20"/>
          <w:lang w:val="en-US"/>
        </w:rPr>
        <w:t>P</w:t>
      </w:r>
      <w:r w:rsidRPr="00A54FA3">
        <w:rPr>
          <w:rFonts w:ascii="Arial" w:eastAsia="Arial" w:hAnsi="Arial" w:cs="Arial"/>
          <w:sz w:val="20"/>
          <w:szCs w:val="20"/>
          <w:vertAlign w:val="subscript"/>
          <w:lang w:val="en-US"/>
        </w:rPr>
        <w:t>trend</w:t>
      </w:r>
      <w:proofErr w:type="spellEnd"/>
      <w:r w:rsidRPr="00A54FA3">
        <w:rPr>
          <w:rFonts w:ascii="Arial" w:eastAsia="Arial" w:hAnsi="Arial" w:cs="Arial"/>
          <w:sz w:val="20"/>
          <w:szCs w:val="20"/>
          <w:lang w:val="en-US"/>
        </w:rPr>
        <w:t xml:space="preserve"> was calculated by the linear trend test across the ordinal categories of subsite location variable [from rectum (1) to ascending colon (5)] in the multivariable logistic regression model adjusted for sex (female vs. male) and study (i.e., cohort).</w:t>
      </w:r>
    </w:p>
    <w:p w14:paraId="2D18264A" w14:textId="617D8A13" w:rsidR="006425D6" w:rsidRDefault="00A54FA3" w:rsidP="00A54FA3">
      <w:pPr>
        <w:spacing w:after="160" w:line="240" w:lineRule="auto"/>
        <w:contextualSpacing/>
        <w:rPr>
          <w:rFonts w:ascii="Arial" w:eastAsia="Arial" w:hAnsi="Arial" w:cs="Arial"/>
          <w:sz w:val="20"/>
          <w:szCs w:val="20"/>
          <w:lang w:val="en-US"/>
        </w:rPr>
      </w:pPr>
      <w:r w:rsidRPr="00A54FA3">
        <w:rPr>
          <w:rFonts w:ascii="Arial" w:eastAsia="Arial" w:hAnsi="Arial" w:cs="Arial"/>
          <w:sz w:val="20"/>
          <w:szCs w:val="20"/>
          <w:lang w:val="en-US"/>
        </w:rPr>
        <w:t xml:space="preserve">Abbreviations: CI, confidence interval; CIMP, CpG island methylator phenotype; CRC, colorectal cancer; MSI, microsatellite instability; </w:t>
      </w:r>
      <w:proofErr w:type="gramStart"/>
      <w:r w:rsidRPr="00A54FA3">
        <w:rPr>
          <w:rFonts w:ascii="Arial" w:eastAsia="Arial" w:hAnsi="Arial" w:cs="Arial"/>
          <w:sz w:val="20"/>
          <w:szCs w:val="20"/>
          <w:lang w:val="en-US"/>
        </w:rPr>
        <w:t>OR,</w:t>
      </w:r>
      <w:proofErr w:type="gramEnd"/>
      <w:r w:rsidRPr="00A54FA3">
        <w:rPr>
          <w:rFonts w:ascii="Arial" w:eastAsia="Arial" w:hAnsi="Arial" w:cs="Arial"/>
          <w:sz w:val="20"/>
          <w:szCs w:val="20"/>
          <w:lang w:val="en-US"/>
        </w:rPr>
        <w:t xml:space="preserve"> odds rati</w:t>
      </w:r>
      <w:r>
        <w:rPr>
          <w:rFonts w:ascii="Arial" w:eastAsia="Arial" w:hAnsi="Arial" w:cs="Arial"/>
          <w:sz w:val="20"/>
          <w:szCs w:val="20"/>
          <w:lang w:val="en-US"/>
        </w:rPr>
        <w:t>o</w:t>
      </w:r>
      <w:r w:rsidR="007846CA">
        <w:rPr>
          <w:rFonts w:ascii="Arial" w:eastAsia="Arial" w:hAnsi="Arial" w:cs="Arial"/>
          <w:sz w:val="20"/>
          <w:szCs w:val="20"/>
          <w:lang w:val="en-US"/>
        </w:rPr>
        <w:t>.</w:t>
      </w:r>
    </w:p>
    <w:p w14:paraId="2826E155" w14:textId="77777777" w:rsidR="006425D6" w:rsidRPr="0095079B" w:rsidRDefault="006425D6">
      <w:pPr>
        <w:spacing w:after="160" w:line="259" w:lineRule="auto"/>
        <w:rPr>
          <w:rFonts w:ascii="Arial" w:eastAsia="Arial" w:hAnsi="Arial" w:cs="Arial"/>
          <w:color w:val="FF0000"/>
          <w:sz w:val="20"/>
          <w:szCs w:val="20"/>
          <w:lang w:val="en-US"/>
        </w:rPr>
      </w:pPr>
      <w:r w:rsidRPr="0095079B">
        <w:rPr>
          <w:rFonts w:ascii="Arial" w:eastAsia="Arial" w:hAnsi="Arial" w:cs="Arial"/>
          <w:color w:val="FF0000"/>
          <w:sz w:val="20"/>
          <w:szCs w:val="20"/>
          <w:lang w:val="en-US"/>
        </w:rPr>
        <w:br w:type="page"/>
      </w:r>
    </w:p>
    <w:p w14:paraId="769F38F7" w14:textId="55F19C89" w:rsidR="006425D6" w:rsidRPr="00C15DFE" w:rsidRDefault="006425D6" w:rsidP="006425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  <w:r w:rsidRPr="00C15DFE">
        <w:rPr>
          <w:rFonts w:ascii="Arial" w:hAnsi="Arial" w:cs="Arial"/>
          <w:sz w:val="24"/>
          <w:szCs w:val="24"/>
          <w:lang w:val="en-US"/>
        </w:rPr>
        <w:lastRenderedPageBreak/>
        <w:t xml:space="preserve">Supplementary Table </w:t>
      </w:r>
      <w:r w:rsidR="00397149" w:rsidRPr="00C15DFE">
        <w:rPr>
          <w:rFonts w:ascii="Arial" w:hAnsi="Arial" w:cs="Arial"/>
          <w:sz w:val="24"/>
          <w:szCs w:val="24"/>
          <w:lang w:val="en-US"/>
        </w:rPr>
        <w:t>11</w:t>
      </w:r>
      <w:r w:rsidRPr="00C15DFE">
        <w:rPr>
          <w:rFonts w:ascii="Arial" w:hAnsi="Arial" w:cs="Arial"/>
          <w:sz w:val="24"/>
          <w:szCs w:val="24"/>
          <w:lang w:val="en-US"/>
        </w:rPr>
        <w:t xml:space="preserve">.  Molecular Characteristics of Early-onset and Later-onset According to Primary Tumor Location in Strata of </w:t>
      </w:r>
      <w:r w:rsidR="00EC2981" w:rsidRPr="00C15DFE">
        <w:rPr>
          <w:rFonts w:ascii="Arial" w:hAnsi="Arial" w:cs="Arial"/>
          <w:sz w:val="24"/>
          <w:szCs w:val="24"/>
          <w:lang w:val="en-US"/>
        </w:rPr>
        <w:t>Year of Diagnosis (</w:t>
      </w:r>
      <w:r w:rsidR="00E92133" w:rsidRPr="00C15DFE">
        <w:rPr>
          <w:rFonts w:ascii="Arial" w:hAnsi="Arial" w:cs="Arial"/>
          <w:sz w:val="24"/>
          <w:szCs w:val="24"/>
          <w:lang w:val="en-US"/>
        </w:rPr>
        <w:t xml:space="preserve">up to 2000 </w:t>
      </w:r>
      <w:r w:rsidR="00EC2981" w:rsidRPr="00C15DFE">
        <w:rPr>
          <w:rFonts w:ascii="Arial" w:hAnsi="Arial" w:cs="Arial"/>
          <w:sz w:val="24"/>
          <w:szCs w:val="24"/>
          <w:lang w:val="en-US"/>
        </w:rPr>
        <w:t>vs. After 2000)</w:t>
      </w:r>
      <w:r w:rsidR="00282389" w:rsidRPr="00C15DFE">
        <w:rPr>
          <w:rFonts w:ascii="Arial" w:hAnsi="Arial" w:cs="Arial"/>
          <w:sz w:val="24"/>
          <w:szCs w:val="24"/>
          <w:lang w:val="en-US"/>
        </w:rPr>
        <w:t>.</w:t>
      </w:r>
    </w:p>
    <w:p w14:paraId="555959AF" w14:textId="77777777" w:rsidR="006425D6" w:rsidRPr="00C15DFE" w:rsidRDefault="006425D6" w:rsidP="006425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tbl>
      <w:tblPr>
        <w:tblW w:w="14580" w:type="dxa"/>
        <w:tblInd w:w="-180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240"/>
        <w:gridCol w:w="1260"/>
        <w:gridCol w:w="1170"/>
        <w:gridCol w:w="1170"/>
        <w:gridCol w:w="1260"/>
        <w:gridCol w:w="1260"/>
        <w:gridCol w:w="1260"/>
        <w:gridCol w:w="1260"/>
        <w:gridCol w:w="1710"/>
        <w:gridCol w:w="990"/>
      </w:tblGrid>
      <w:tr w:rsidR="00C15DFE" w:rsidRPr="00C15DFE" w14:paraId="4CE33B62" w14:textId="77777777" w:rsidTr="00822B9D">
        <w:tc>
          <w:tcPr>
            <w:tcW w:w="32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FD27573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Molecular feature*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7F0A5AE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Total 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610C313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Cecum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C1898F3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A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36B09571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Transverse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2F61F0DC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Descending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B61F579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Sigmoid colon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5812FCB8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Rectum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6B760FE9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Multivariable OR (95% CI)</w:t>
            </w:r>
            <w:r w:rsidRPr="00C15DF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 xml:space="preserve"> †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14:paraId="2B4D3B28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proofErr w:type="spell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P</w:t>
            </w:r>
            <w:r w:rsidRPr="00C15DFE">
              <w:rPr>
                <w:rFonts w:ascii="Arial" w:eastAsia="Yu Gothic" w:hAnsi="Arial" w:cs="Arial"/>
                <w:sz w:val="20"/>
                <w:szCs w:val="20"/>
                <w:vertAlign w:val="subscript"/>
                <w:lang w:val="en-US"/>
              </w:rPr>
              <w:t>trend</w:t>
            </w:r>
            <w:proofErr w:type="spellEnd"/>
            <w:r w:rsidRPr="00C15DFE"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†</w:t>
            </w:r>
          </w:p>
        </w:tc>
      </w:tr>
      <w:tr w:rsidR="00C15DFE" w:rsidRPr="00C15DFE" w14:paraId="35BD6E52" w14:textId="77777777" w:rsidTr="00822B9D">
        <w:tc>
          <w:tcPr>
            <w:tcW w:w="324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</w:tcPr>
          <w:p w14:paraId="4469EDE0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&lt;50 (early-onset)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</w:tcPr>
          <w:p w14:paraId="2ED78AF5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FAB804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723138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D6FAEC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6517D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4F4581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2A2F85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12" w:space="0" w:color="auto"/>
              <w:left w:val="nil"/>
              <w:right w:val="nil"/>
            </w:tcBorders>
          </w:tcPr>
          <w:p w14:paraId="016DCA00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right w:val="nil"/>
            </w:tcBorders>
          </w:tcPr>
          <w:p w14:paraId="6BEB1CD1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F8F361F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F3E107D" w14:textId="73E351B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="00916867"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Diagnosed </w:t>
            </w:r>
            <w:r w:rsidR="00E92133"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up to 2000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B0B56F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1312A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BE4B02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505F1F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5E0878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77C62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F88DFF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56C3757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393FE4B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8875C8D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41C29EB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780CA01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2D25397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9DDAFC9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8AD6305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EBCAF13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7955A33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7B21865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65E8134" w14:textId="7A3B8E33" w:rsidR="006425D6" w:rsidRPr="00C15DFE" w:rsidRDefault="006425D6" w:rsidP="00822B9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7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8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1.5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7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2.03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28F8FAC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376B5A60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BF6675D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E838F9" w14:textId="702B4DBC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95 (7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DE684B" w14:textId="14FE6C0B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05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53FC29" w14:textId="74C2635E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0 (5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FD6E7C" w14:textId="0744F7ED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0 (5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8470BA" w14:textId="0DECD095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1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E555B4" w14:textId="22047D5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29 (9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15B4D4" w14:textId="10912AEC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60 (8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4C70C12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7326ED52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153CD4BB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C76EAD2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1B3AE0" w14:textId="1469239E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55 (2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AE933E" w14:textId="227A4B60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1 (3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5392A1" w14:textId="4ECEF35C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6 (4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2D13EA" w14:textId="5FAE9471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6 (4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61C149" w14:textId="504055EA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9 (2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E410015" w14:textId="03A9601D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6 (1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AD1B6B" w14:textId="02B80E3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7 (1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201A006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365034F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4F6F04A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9B9B40B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43CE6FB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7614FB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0FCD4F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440760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1DB9FC7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8D6E15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C4FED5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5711E1A" w14:textId="438DDFB0" w:rsidR="009517F5" w:rsidRPr="00C15DFE" w:rsidRDefault="009517F5" w:rsidP="009517F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80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39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2.33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F9C946E" w14:textId="490D1E03" w:rsidR="009517F5" w:rsidRPr="00C15DFE" w:rsidRDefault="009E01D9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538C7B36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06D26CB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760068" w14:textId="6AB57429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99 (9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FA5445" w14:textId="05449A94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90 (8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7FC7A3" w14:textId="5171F1CF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3 (8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1A999F" w14:textId="5E3664E6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4 (9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8447B3" w14:textId="3DE384FA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4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BF56D2" w14:textId="7E784F2D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66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72AA5A" w14:textId="71590860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52 (9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2FE2665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B13D984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1A65BD48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F5FB3C9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8118D0" w14:textId="42433558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3 (5.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A1A187" w14:textId="34C0C464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4 (1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BE9A33" w14:textId="0F43D6D0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1 (1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2E6E6B" w14:textId="5DE73E8A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 (</w:t>
            </w:r>
            <w:r w:rsidR="00A268FB" w:rsidRPr="00C15DFE">
              <w:rPr>
                <w:rFonts w:ascii="Arial" w:eastAsia="Times New Roman" w:hAnsi="Arial" w:cs="Arial"/>
                <w:sz w:val="20"/>
                <w:szCs w:val="20"/>
              </w:rPr>
              <w:t>5.9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4EDB2F" w14:textId="26413550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 (4</w:t>
            </w:r>
            <w:r w:rsidR="00A268FB" w:rsidRPr="00C15DFE">
              <w:rPr>
                <w:rFonts w:ascii="Arial" w:eastAsia="Times New Roman" w:hAnsi="Arial" w:cs="Arial"/>
                <w:sz w:val="20"/>
                <w:szCs w:val="20"/>
              </w:rPr>
              <w:t>.5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3B6B85" w14:textId="3D6E8351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 (</w:t>
            </w:r>
            <w:r w:rsidR="00A268FB" w:rsidRPr="00C15DFE">
              <w:rPr>
                <w:rFonts w:ascii="Arial" w:eastAsia="Times New Roman" w:hAnsi="Arial" w:cs="Arial"/>
                <w:sz w:val="20"/>
                <w:szCs w:val="20"/>
              </w:rPr>
              <w:t>4.6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98B829" w14:textId="34A58F5F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 (1</w:t>
            </w:r>
            <w:r w:rsidR="00A268FB" w:rsidRPr="00C15DFE">
              <w:rPr>
                <w:rFonts w:ascii="Arial" w:eastAsia="Times New Roman" w:hAnsi="Arial" w:cs="Arial"/>
                <w:sz w:val="20"/>
                <w:szCs w:val="20"/>
              </w:rPr>
              <w:t>.2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9DDFDDA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460388A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77B1BE63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C1B4102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99B900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5B1595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57D424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7228D8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95B00D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8FAFF1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5D57C6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EFD375C" w14:textId="0E831793" w:rsidR="009517F5" w:rsidRPr="00C15DFE" w:rsidRDefault="009517F5" w:rsidP="009517F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14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00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="002571B1" w:rsidRPr="00C15DFE">
              <w:rPr>
                <w:rFonts w:ascii="Arial" w:hAnsi="Arial" w:cs="Arial"/>
                <w:sz w:val="20"/>
                <w:szCs w:val="20"/>
                <w:lang w:val="en-US"/>
              </w:rPr>
              <w:t>30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341A05C" w14:textId="0635D682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0.00</w:t>
            </w:r>
            <w:r w:rsidR="00623E76" w:rsidRPr="00C15DFE">
              <w:rPr>
                <w:rFonts w:ascii="Arial" w:hAnsi="Arial" w:cs="Arial"/>
                <w:sz w:val="20"/>
                <w:szCs w:val="20"/>
                <w:lang w:val="en-US"/>
              </w:rPr>
              <w:t>8</w:t>
            </w:r>
          </w:p>
        </w:tc>
      </w:tr>
      <w:tr w:rsidR="00C15DFE" w:rsidRPr="00C15DFE" w14:paraId="3CED12D7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8E1DB6A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AB70AA" w14:textId="1A5DEC13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985 (9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0DE6AD" w14:textId="2640A9DD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36 (9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57482C" w14:textId="26A34E64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04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78AB36" w14:textId="2AABEE5F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8 (9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4CE765" w14:textId="75ADA6A1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2 (9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55F10D" w14:textId="6D8E4AF1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24 (9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30D44A8" w14:textId="0B509BF8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51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F0FBF12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A21C771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10D0FF96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DF8A54F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EAB46B" w14:textId="687ABC43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0 (5.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185C4B" w14:textId="19B1F9F6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 (4</w:t>
            </w:r>
            <w:r w:rsidR="00D12BFE" w:rsidRPr="00C15DFE">
              <w:rPr>
                <w:rFonts w:ascii="Arial" w:eastAsia="Times New Roman" w:hAnsi="Arial" w:cs="Arial"/>
                <w:sz w:val="20"/>
                <w:szCs w:val="20"/>
              </w:rPr>
              <w:t>.2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99609F" w14:textId="5A96B126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0 (</w:t>
            </w:r>
            <w:r w:rsidR="00D12BFE" w:rsidRPr="00C15DFE">
              <w:rPr>
                <w:rFonts w:ascii="Arial" w:eastAsia="Times New Roman" w:hAnsi="Arial" w:cs="Arial"/>
                <w:sz w:val="20"/>
                <w:szCs w:val="20"/>
              </w:rPr>
              <w:t>8.8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1C7027" w14:textId="35D27E46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 (</w:t>
            </w:r>
            <w:r w:rsidR="00D12BFE" w:rsidRPr="00C15DFE">
              <w:rPr>
                <w:rFonts w:ascii="Arial" w:eastAsia="Times New Roman" w:hAnsi="Arial" w:cs="Arial"/>
                <w:sz w:val="20"/>
                <w:szCs w:val="20"/>
              </w:rPr>
              <w:t>7.4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077170" w14:textId="321EE72D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 (</w:t>
            </w:r>
            <w:r w:rsidR="00A268FB" w:rsidRPr="00C15DFE">
              <w:rPr>
                <w:rFonts w:ascii="Arial" w:eastAsia="Times New Roman" w:hAnsi="Arial" w:cs="Arial"/>
                <w:sz w:val="20"/>
                <w:szCs w:val="20"/>
              </w:rPr>
              <w:t>7.9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97DDC1" w14:textId="684E4E9D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8 (7</w:t>
            </w:r>
            <w:r w:rsidR="00A268FB" w:rsidRPr="00C15DFE">
              <w:rPr>
                <w:rFonts w:ascii="Arial" w:eastAsia="Times New Roman" w:hAnsi="Arial" w:cs="Arial"/>
                <w:sz w:val="20"/>
                <w:szCs w:val="20"/>
              </w:rPr>
              <w:t>.4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232FEC" w14:textId="3B01F0A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2 (3</w:t>
            </w:r>
            <w:r w:rsidR="00A268FB" w:rsidRPr="00C15DFE">
              <w:rPr>
                <w:rFonts w:ascii="Arial" w:eastAsia="Times New Roman" w:hAnsi="Arial" w:cs="Arial"/>
                <w:sz w:val="20"/>
                <w:szCs w:val="20"/>
              </w:rPr>
              <w:t>.3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8F23F6A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0776E58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6B754298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CE9DA42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66FBBA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D40208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5EE9AA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36E2DD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AA3CC1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E9BDB6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1FC3DD" w14:textId="77777777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FA9B978" w14:textId="13F47BB8" w:rsidR="009517F5" w:rsidRPr="00C15DFE" w:rsidRDefault="009517F5" w:rsidP="009517F5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711C85" w:rsidRPr="00C15DFE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="00711C85" w:rsidRPr="00C15DFE">
              <w:rPr>
                <w:rFonts w:ascii="Arial" w:hAnsi="Arial" w:cs="Arial"/>
                <w:sz w:val="20"/>
                <w:szCs w:val="20"/>
                <w:lang w:val="en-US"/>
              </w:rPr>
              <w:t>1.07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="00711C85" w:rsidRPr="00C15DFE">
              <w:rPr>
                <w:rFonts w:ascii="Arial" w:hAnsi="Arial" w:cs="Arial"/>
                <w:sz w:val="20"/>
                <w:szCs w:val="20"/>
                <w:lang w:val="en-US"/>
              </w:rPr>
              <w:t>54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D3D15AC" w14:textId="22C33D73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0.0</w:t>
            </w:r>
            <w:r w:rsidR="00623E76"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46</w:t>
            </w:r>
          </w:p>
        </w:tc>
      </w:tr>
      <w:tr w:rsidR="00C15DFE" w:rsidRPr="00C15DFE" w14:paraId="37901080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C88BCA1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B92641" w14:textId="6BE7DF41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67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FD8D89" w14:textId="3E1FD2E5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2 (5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2BBFC7" w14:textId="6D428BF8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7 (5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68E446" w14:textId="0ABF7924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3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0A2701" w14:textId="326BC3B8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7 (7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87061E" w14:textId="188603E0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16 (7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025B94" w14:textId="4710910A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72 (71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F801CD4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0DE9F3F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133640E2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CD5C575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04F3DF" w14:textId="66F4FC4F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29 (3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0C67BB" w14:textId="483DCEBF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2 (5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F47A33" w14:textId="2E79A192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0 (4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D00EDBE" w14:textId="0257F75E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9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AD4533" w14:textId="00EDAB1C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8 (2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4491B0" w14:textId="3B6E0F7C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9 (2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95F6D0" w14:textId="37FDDA95" w:rsidR="009517F5" w:rsidRPr="00C15DFE" w:rsidRDefault="009517F5" w:rsidP="009517F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1 (29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62A564A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13D2EB9" w14:textId="77777777" w:rsidR="009517F5" w:rsidRPr="00C15DFE" w:rsidRDefault="009517F5" w:rsidP="009517F5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675926CF" w14:textId="77777777" w:rsidTr="00822B9D">
        <w:tc>
          <w:tcPr>
            <w:tcW w:w="3240" w:type="dxa"/>
            <w:tcBorders>
              <w:left w:val="nil"/>
              <w:right w:val="nil"/>
            </w:tcBorders>
            <w:shd w:val="clear" w:color="auto" w:fill="auto"/>
          </w:tcPr>
          <w:p w14:paraId="2363D121" w14:textId="09F65605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="00916867"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Diagnosed after 2000</w:t>
            </w: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475AAD37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7CB3E2BB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left w:val="nil"/>
              <w:right w:val="nil"/>
            </w:tcBorders>
            <w:shd w:val="clear" w:color="auto" w:fill="auto"/>
            <w:noWrap/>
          </w:tcPr>
          <w:p w14:paraId="1C0E1247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62DFE876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42E5D953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06CF128F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left w:val="nil"/>
              <w:right w:val="nil"/>
            </w:tcBorders>
            <w:shd w:val="clear" w:color="auto" w:fill="auto"/>
            <w:noWrap/>
          </w:tcPr>
          <w:p w14:paraId="51079D6A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left w:val="nil"/>
              <w:right w:val="nil"/>
            </w:tcBorders>
          </w:tcPr>
          <w:p w14:paraId="2C2EBE74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184D44E8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30EC5F58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232CBAF" w14:textId="77777777" w:rsidR="00C41E56" w:rsidRPr="00C15DFE" w:rsidRDefault="00C41E56" w:rsidP="00C41E5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1BCD569" w14:textId="77777777" w:rsidR="00C41E56" w:rsidRPr="00C15DFE" w:rsidRDefault="00C41E56" w:rsidP="00C41E5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453F901" w14:textId="77777777" w:rsidR="00C41E56" w:rsidRPr="00C15DFE" w:rsidRDefault="00C41E56" w:rsidP="00C41E5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4848FBA" w14:textId="77777777" w:rsidR="00C41E56" w:rsidRPr="00C15DFE" w:rsidRDefault="00C41E56" w:rsidP="00C41E5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C8AAFC8" w14:textId="77777777" w:rsidR="00C41E56" w:rsidRPr="00C15DFE" w:rsidRDefault="00C41E56" w:rsidP="00C41E5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F8663FF" w14:textId="77777777" w:rsidR="00C41E56" w:rsidRPr="00C15DFE" w:rsidRDefault="00C41E56" w:rsidP="00C41E5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1B70D64" w14:textId="77777777" w:rsidR="00C41E56" w:rsidRPr="00C15DFE" w:rsidRDefault="00C41E56" w:rsidP="00C41E5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1689BAC7" w14:textId="77777777" w:rsidR="00C41E56" w:rsidRPr="00C15DFE" w:rsidRDefault="00C41E56" w:rsidP="00C41E56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3CCF2B1A" w14:textId="51D78F8E" w:rsidR="00C41E56" w:rsidRPr="00C15DFE" w:rsidRDefault="00C41E56" w:rsidP="00C41E56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95 (1.76-2.16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72B550DF" w14:textId="1F4CAA7F" w:rsidR="00C41E56" w:rsidRPr="00C15DFE" w:rsidRDefault="00C41E56" w:rsidP="00C41E56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534E41E1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7126ED5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32E69B" w14:textId="18DBBC5A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396 (8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C57A49" w14:textId="799F6CFD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17 (6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F12247" w14:textId="507EB4EB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98 (5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BCDCE1" w14:textId="2A9E1134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77 (5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726A78" w14:textId="54C37CFE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16 (7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6B696B" w14:textId="6E51D3D8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340 (8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B7EFF6" w14:textId="28A17FFF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648 (9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17D6BC9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39CD96F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76322200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C42244F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77E729" w14:textId="771F5300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46 (20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2EBB821" w14:textId="6E4BFE29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72 (3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03B896" w14:textId="7D8B5D12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90 (4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1CD09DE" w14:textId="1DAE762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60 (4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00460B" w14:textId="578B45E1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33 (2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8BD6E8" w14:textId="6E4834A6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41 (1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C063FE" w14:textId="34F6D839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50 (7</w:t>
            </w:r>
            <w:r w:rsidR="00D477FC" w:rsidRPr="00C15DFE">
              <w:rPr>
                <w:rFonts w:ascii="Arial" w:hAnsi="Arial" w:cs="Arial"/>
                <w:sz w:val="20"/>
                <w:szCs w:val="20"/>
              </w:rPr>
              <w:t>.2</w:t>
            </w:r>
            <w:r w:rsidRPr="00C15DFE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9C8CC5B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754AB08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2331CDB7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C4F60DE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C44230E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D01940C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996089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71928E3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423A05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B8BC70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82200CF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B85E329" w14:textId="5DEF967D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1.</w:t>
            </w:r>
            <w:r w:rsidR="00C41E56"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28</w:t>
            </w: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(</w:t>
            </w:r>
            <w:r w:rsidR="00C41E56"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0.94</w:t>
            </w: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-</w:t>
            </w:r>
            <w:r w:rsidR="00C41E56"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1.75</w:t>
            </w: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A686D31" w14:textId="101E3AB5" w:rsidR="00803BD8" w:rsidRPr="00C15DFE" w:rsidRDefault="00C41E56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0.12</w:t>
            </w:r>
          </w:p>
        </w:tc>
      </w:tr>
      <w:tr w:rsidR="00C15DFE" w:rsidRPr="00C15DFE" w14:paraId="17986957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8ADA1F3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2AB128" w14:textId="452F6990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 xml:space="preserve">359 (93%) 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DB291E" w14:textId="21F7A758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43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C538B7" w14:textId="6602DC70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30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1DB5FE" w14:textId="3633A4D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32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DBD8AB" w14:textId="36B5DB14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32 (10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613FAA7" w14:textId="63394B3E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72 (9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83AD0A" w14:textId="66E9A0A9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50 (93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1922057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DEF7CEC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3AE6C182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D0DEEF8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957B0F" w14:textId="5EF8AD30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8 (7.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9EB58E" w14:textId="4C7879BA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7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A7F0E3" w14:textId="45CE54E3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5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D1084F" w14:textId="07D37332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3 (</w:t>
            </w:r>
            <w:r w:rsidR="00D477FC" w:rsidRPr="00C15DFE">
              <w:rPr>
                <w:rFonts w:ascii="Arial" w:hAnsi="Arial" w:cs="Arial"/>
                <w:sz w:val="20"/>
                <w:szCs w:val="20"/>
              </w:rPr>
              <w:t>8.6</w:t>
            </w:r>
            <w:r w:rsidRPr="00C15DFE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938A25C" w14:textId="7AF0088F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B946DD" w14:textId="27AC03CB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2 (</w:t>
            </w:r>
            <w:r w:rsidR="00D477FC" w:rsidRPr="00C15DFE">
              <w:rPr>
                <w:rFonts w:ascii="Arial" w:hAnsi="Arial" w:cs="Arial"/>
                <w:sz w:val="20"/>
                <w:szCs w:val="20"/>
              </w:rPr>
              <w:t>2.7</w:t>
            </w:r>
            <w:r w:rsidRPr="00C15DFE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E062E7" w14:textId="0ED9B2AB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1 (</w:t>
            </w:r>
            <w:r w:rsidR="00D477FC" w:rsidRPr="00C15DFE">
              <w:rPr>
                <w:rFonts w:ascii="Arial" w:hAnsi="Arial" w:cs="Arial"/>
                <w:sz w:val="20"/>
                <w:szCs w:val="20"/>
              </w:rPr>
              <w:t>6.8</w:t>
            </w:r>
            <w:r w:rsidRPr="00C15DFE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D3F10DC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77692B4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5F3B2AC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19A61F5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ACC3A7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0DABABB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3A6256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4DB653F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C7D9DD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0FD9AB4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C248D56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14EDA95" w14:textId="219312F6" w:rsidR="00803BD8" w:rsidRPr="00C15DFE" w:rsidRDefault="00C41E56" w:rsidP="00803BD8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30</w:t>
            </w:r>
            <w:r w:rsidR="00803BD8"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10</w:t>
            </w:r>
            <w:r w:rsidR="00803BD8" w:rsidRPr="00C15DF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53</w:t>
            </w:r>
            <w:r w:rsidR="00803BD8"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9247045" w14:textId="1D7C198F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0.</w:t>
            </w:r>
            <w:r w:rsidR="00C41E56" w:rsidRPr="00C15DFE">
              <w:rPr>
                <w:rFonts w:ascii="Arial" w:hAnsi="Arial" w:cs="Arial"/>
                <w:sz w:val="20"/>
                <w:szCs w:val="20"/>
                <w:lang w:val="en-US"/>
              </w:rPr>
              <w:t>002</w:t>
            </w:r>
          </w:p>
        </w:tc>
      </w:tr>
      <w:tr w:rsidR="00C15DFE" w:rsidRPr="00C15DFE" w14:paraId="39278336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11A65C0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CBE347D" w14:textId="68AA61D6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544 (9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F09306" w14:textId="544EB3DD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74 (9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3453D0C" w14:textId="2666A1B9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57 (9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43D677" w14:textId="0449C500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24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877CA8" w14:textId="1E9CC5A9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31 (9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C6024F" w14:textId="62218CE0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356 (9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6538343" w14:textId="2604FDF2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602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CDF9720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8B59526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6757CDBF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BE16F22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712DE3" w14:textId="273F465D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3 (4.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AFA42B1" w14:textId="0D1224B1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9 (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DD695A" w14:textId="50284C2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3 (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1F6E7F" w14:textId="0137200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3 (9</w:t>
            </w:r>
            <w:r w:rsidR="00D477FC" w:rsidRPr="00C15DFE">
              <w:rPr>
                <w:rFonts w:ascii="Arial" w:hAnsi="Arial" w:cs="Arial"/>
                <w:sz w:val="20"/>
                <w:szCs w:val="20"/>
              </w:rPr>
              <w:t>.5</w:t>
            </w:r>
            <w:r w:rsidRPr="00C15DFE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DEDEF2" w14:textId="610F720D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5 (</w:t>
            </w:r>
            <w:r w:rsidR="00D477FC" w:rsidRPr="00C15DFE">
              <w:rPr>
                <w:rFonts w:ascii="Arial" w:hAnsi="Arial" w:cs="Arial"/>
                <w:sz w:val="20"/>
                <w:szCs w:val="20"/>
              </w:rPr>
              <w:t>3.7</w:t>
            </w:r>
            <w:r w:rsidRPr="00C15DFE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1BB777" w14:textId="73CD4B9E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0 (</w:t>
            </w:r>
            <w:r w:rsidR="00D477FC" w:rsidRPr="00C15DFE">
              <w:rPr>
                <w:rFonts w:ascii="Arial" w:hAnsi="Arial" w:cs="Arial"/>
                <w:sz w:val="20"/>
                <w:szCs w:val="20"/>
              </w:rPr>
              <w:t>2.7</w:t>
            </w:r>
            <w:r w:rsidRPr="00C15DFE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5A29FF" w14:textId="0A52943C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23 (</w:t>
            </w:r>
            <w:r w:rsidR="00D477FC" w:rsidRPr="00C15DFE">
              <w:rPr>
                <w:rFonts w:ascii="Arial" w:hAnsi="Arial" w:cs="Arial"/>
                <w:sz w:val="20"/>
                <w:szCs w:val="20"/>
              </w:rPr>
              <w:t>3.7</w:t>
            </w:r>
            <w:r w:rsidRPr="00C15DFE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309E657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DD6751E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1916B791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E7D0E07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E8FDCC4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01503D9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4181F7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2383F2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89C2FD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0A54AE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5F58EC" w14:textId="77777777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09E33B0B" w14:textId="5EC1738E" w:rsidR="00803BD8" w:rsidRPr="00C15DFE" w:rsidRDefault="00803BD8" w:rsidP="00803BD8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C41E56" w:rsidRPr="00C15DFE">
              <w:rPr>
                <w:rFonts w:ascii="Arial" w:hAnsi="Arial" w:cs="Arial"/>
                <w:sz w:val="20"/>
                <w:szCs w:val="20"/>
                <w:lang w:val="en-US"/>
              </w:rPr>
              <w:t>08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0.9</w:t>
            </w:r>
            <w:r w:rsidR="00C41E56" w:rsidRPr="00C15DFE">
              <w:rPr>
                <w:rFonts w:ascii="Arial" w:hAnsi="Arial" w:cs="Arial"/>
                <w:sz w:val="20"/>
                <w:szCs w:val="20"/>
                <w:lang w:val="en-US"/>
              </w:rPr>
              <w:t>6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="00C41E56" w:rsidRPr="00C15DFE">
              <w:rPr>
                <w:rFonts w:ascii="Arial" w:hAnsi="Arial" w:cs="Arial"/>
                <w:sz w:val="20"/>
                <w:szCs w:val="20"/>
                <w:lang w:val="en-US"/>
              </w:rPr>
              <w:t>21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D5CB849" w14:textId="0CA66A1A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0.2</w:t>
            </w:r>
            <w:r w:rsidR="00C41E56" w:rsidRPr="00C15DFE">
              <w:rPr>
                <w:rFonts w:ascii="Arial" w:hAnsi="Arial" w:cs="Arial"/>
                <w:sz w:val="20"/>
                <w:szCs w:val="20"/>
                <w:lang w:val="en-US"/>
              </w:rPr>
              <w:t>2</w:t>
            </w:r>
          </w:p>
        </w:tc>
      </w:tr>
      <w:tr w:rsidR="00C15DFE" w:rsidRPr="00C15DFE" w14:paraId="66F5B598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78CF0A6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4F8C1E9" w14:textId="182CAA70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68 (6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33C490" w14:textId="0F17D1C4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55 (5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B0895A4" w14:textId="17B97543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44 (6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3617971" w14:textId="2C774733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40 (6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7C94C1" w14:textId="6AF4139E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48 (6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638C80" w14:textId="3D50DD6C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144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11E2EA" w14:textId="7F648B63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237 (70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E3B11BB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B243442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042D5D93" w14:textId="77777777" w:rsidTr="00822B9D">
        <w:tc>
          <w:tcPr>
            <w:tcW w:w="3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447E87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DB6F9FB" w14:textId="4D4344D6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03 (35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FA0CC41" w14:textId="0D97EC5F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50 (48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C8AAB0" w14:textId="5DA372F3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27 (38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B48E9F2" w14:textId="0E4ABB82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24 (38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43B1BF" w14:textId="27A765B6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26 (35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06B524" w14:textId="7AFD369F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72 (33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B600E3A" w14:textId="375EA769" w:rsidR="00803BD8" w:rsidRPr="00C15DFE" w:rsidRDefault="00803BD8" w:rsidP="00803BD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hAnsi="Arial" w:cs="Arial"/>
                <w:sz w:val="20"/>
                <w:szCs w:val="20"/>
              </w:rPr>
              <w:t>50 (48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0EB37E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08BC51" w14:textId="77777777" w:rsidR="00803BD8" w:rsidRPr="00C15DFE" w:rsidRDefault="00803BD8" w:rsidP="00803BD8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421D4E11" w14:textId="77777777" w:rsidTr="00822B9D">
        <w:tc>
          <w:tcPr>
            <w:tcW w:w="32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5B6B8454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Age ≥50 (later-onset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46C05FA2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21B0E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8B7835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8F8C9B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11D9D1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DE1A04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98E54B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nil"/>
              <w:right w:val="nil"/>
            </w:tcBorders>
          </w:tcPr>
          <w:p w14:paraId="51A13FEB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right w:val="nil"/>
            </w:tcBorders>
          </w:tcPr>
          <w:p w14:paraId="321DF3C3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6644FD7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948ADED" w14:textId="7AE696F1" w:rsidR="006425D6" w:rsidRPr="00C15DFE" w:rsidRDefault="006425D6" w:rsidP="00822B9D">
            <w:pPr>
              <w:spacing w:after="0" w:line="240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 </w:t>
            </w:r>
            <w:r w:rsidR="00E72629"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Diagnosed </w:t>
            </w:r>
            <w:r w:rsidR="00E92133"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up to 2000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4454F6F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055CB9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2C2E16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4CF43E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42DC98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15868A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D7355F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727642A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D3A7340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540072D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157D308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MSI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147B147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6689C54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6420A72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0E97AB1B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6B8BEFAA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2764A2F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F08EFF9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4EB09E2" w14:textId="65B05426" w:rsidR="006425D6" w:rsidRPr="00C15DFE" w:rsidRDefault="009E01D9" w:rsidP="00822B9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2.18</w:t>
            </w:r>
            <w:r w:rsidR="006425D6"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2.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05</w:t>
            </w:r>
            <w:r w:rsidR="006425D6" w:rsidRPr="00C15DFE">
              <w:rPr>
                <w:rFonts w:ascii="Arial" w:hAnsi="Arial" w:cs="Arial"/>
                <w:sz w:val="20"/>
                <w:szCs w:val="20"/>
                <w:lang w:val="en-US"/>
              </w:rPr>
              <w:t>-2.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33</w:t>
            </w:r>
            <w:r w:rsidR="006425D6"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7E7088E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19F1D97B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4603027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Non-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2403BC" w14:textId="0FEEFA98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345 (8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B02CA6" w14:textId="7CC8DF7A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18 (7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2AD9E9E" w14:textId="401835FB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59 (6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AAE3B8" w14:textId="36B9B528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61 (6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EEFF41" w14:textId="56F88B46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15 (8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C352A7" w14:textId="67E95399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588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46BC0B" w14:textId="0CA3B0F6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504 (97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EA8B0B6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0890113C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2F1599DE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E30FD60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SI-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87546D5" w14:textId="3E17CE65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021 (1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2B3610" w14:textId="6D48AD09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03 (2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C5F819" w14:textId="15F5C481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13 (3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FCBD3B0" w14:textId="24DF2D0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16 (3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84E37A" w14:textId="450AFA76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8 (1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177F4F" w14:textId="20215CAC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6 (</w:t>
            </w:r>
            <w:r w:rsidR="003C1EF6" w:rsidRPr="00C15DFE">
              <w:rPr>
                <w:rFonts w:ascii="Arial" w:eastAsia="Times New Roman" w:hAnsi="Arial" w:cs="Arial"/>
                <w:sz w:val="20"/>
                <w:szCs w:val="20"/>
              </w:rPr>
              <w:t>4.6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7BD82F" w14:textId="5CCA1C7B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5 (</w:t>
            </w:r>
            <w:r w:rsidR="003C1EF6" w:rsidRPr="00C15DFE">
              <w:rPr>
                <w:rFonts w:ascii="Arial" w:eastAsia="Times New Roman" w:hAnsi="Arial" w:cs="Arial"/>
                <w:sz w:val="20"/>
                <w:szCs w:val="20"/>
              </w:rPr>
              <w:t>2.9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54215EC9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F3E2B73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60D1E6E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ABCB13D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CIMP status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E857F6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835A4C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2BFEF5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E0E5AE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D8148A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9989AD1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7835F8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4BB471A" w14:textId="723416D7" w:rsidR="00450F50" w:rsidRPr="00C15DFE" w:rsidRDefault="009E01D9" w:rsidP="00450F50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2.20</w:t>
            </w:r>
            <w:r w:rsidR="00450F50"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2.05</w:t>
            </w:r>
            <w:r w:rsidR="00450F50" w:rsidRPr="00C15DF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2.36</w:t>
            </w:r>
            <w:r w:rsidR="00450F50"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FA3B2BF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111F6AA6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50554205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Low/negative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1D28E68" w14:textId="4C45A87A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487 (8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AE2EC2" w14:textId="07D797AB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98 (71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448F6E" w14:textId="24E8CC55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50 (5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3F6FB0" w14:textId="4AAF2A73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03 (67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FAC8F2C" w14:textId="38D3CD66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63 (9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FD7BD4" w14:textId="0DFF1590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308 (9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843CC6" w14:textId="05DAB71D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265 (9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81C39B7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DDF0DC1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7FC04223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D4B2B5B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High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CB4615" w14:textId="77D87468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970 (1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C4C6F91" w14:textId="12AD51D6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88 (29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B60E2A4" w14:textId="2BC9336B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24 (4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E3AD08" w14:textId="31A7F848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99 (33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F71E4B3" w14:textId="13DCB890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6 (9</w:t>
            </w:r>
            <w:r w:rsidR="003C1EF6" w:rsidRPr="00C15DFE">
              <w:rPr>
                <w:rFonts w:ascii="Arial" w:eastAsia="Times New Roman" w:hAnsi="Arial" w:cs="Arial"/>
                <w:sz w:val="20"/>
                <w:szCs w:val="20"/>
              </w:rPr>
              <w:t>.0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5F63DF" w14:textId="64EDD048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4 (5</w:t>
            </w:r>
            <w:r w:rsidR="003C1EF6" w:rsidRPr="00C15DFE">
              <w:rPr>
                <w:rFonts w:ascii="Arial" w:eastAsia="Times New Roman" w:hAnsi="Arial" w:cs="Arial"/>
                <w:sz w:val="20"/>
                <w:szCs w:val="20"/>
              </w:rPr>
              <w:t>.4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87285F" w14:textId="753125F1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9 (</w:t>
            </w:r>
            <w:r w:rsidR="003C1EF6" w:rsidRPr="00C15DFE">
              <w:rPr>
                <w:rFonts w:ascii="Arial" w:eastAsia="Times New Roman" w:hAnsi="Arial" w:cs="Arial"/>
                <w:sz w:val="20"/>
                <w:szCs w:val="20"/>
              </w:rPr>
              <w:t>3.7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1248D7E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3254F177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2D727F34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DB625BD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BRAF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D2823A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9DAB83F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DB262D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054454C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F329E2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A9AA290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5B3186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7A87B8E5" w14:textId="15AAFAB4" w:rsidR="00450F50" w:rsidRPr="00C15DFE" w:rsidRDefault="00450F50" w:rsidP="00450F50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8068B7" w:rsidRPr="00C15DFE">
              <w:rPr>
                <w:rFonts w:ascii="Arial" w:hAnsi="Arial" w:cs="Arial"/>
                <w:sz w:val="20"/>
                <w:szCs w:val="20"/>
                <w:lang w:val="en-US"/>
              </w:rPr>
              <w:t>84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8068B7" w:rsidRPr="00C15DFE">
              <w:rPr>
                <w:rFonts w:ascii="Arial" w:hAnsi="Arial" w:cs="Arial"/>
                <w:sz w:val="20"/>
                <w:szCs w:val="20"/>
                <w:lang w:val="en-US"/>
              </w:rPr>
              <w:t>73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8068B7" w:rsidRPr="00C15DFE">
              <w:rPr>
                <w:rFonts w:ascii="Arial" w:hAnsi="Arial" w:cs="Arial"/>
                <w:sz w:val="20"/>
                <w:szCs w:val="20"/>
                <w:lang w:val="en-US"/>
              </w:rPr>
              <w:t>1.95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43CD1384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79005114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C86B5F9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FFE141" w14:textId="4D6DAC4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199 (86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71659C" w14:textId="2EC36F39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17 (78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53FA33" w14:textId="70E4DEDD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80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EB238EA" w14:textId="0FB92EEC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75 (7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63E404C" w14:textId="0232345A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06 (9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3594E7" w14:textId="6963B1BD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470 (94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9E2DF9" w14:textId="00C61030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451 (95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1E566AF2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7451964F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4A00C0B2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C335A30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917A8E5" w14:textId="1C6B7998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68 (1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B741A5" w14:textId="2C1B3518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35 (22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5E1282" w14:textId="21AAFBF6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58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F8EE94" w14:textId="4B35C3F0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68 (26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E56614" w14:textId="74B814D3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4 (10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89DD97" w14:textId="78F77749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8 (</w:t>
            </w:r>
            <w:r w:rsidR="003C1EF6" w:rsidRPr="00C15DFE">
              <w:rPr>
                <w:rFonts w:ascii="Arial" w:eastAsia="Times New Roman" w:hAnsi="Arial" w:cs="Arial"/>
                <w:sz w:val="20"/>
                <w:szCs w:val="20"/>
              </w:rPr>
              <w:t>5.6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06B8E7" w14:textId="0C49C2F5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5 (</w:t>
            </w:r>
            <w:r w:rsidR="003C1EF6" w:rsidRPr="00C15DFE">
              <w:rPr>
                <w:rFonts w:ascii="Arial" w:eastAsia="Times New Roman" w:hAnsi="Arial" w:cs="Arial"/>
                <w:sz w:val="20"/>
                <w:szCs w:val="20"/>
              </w:rPr>
              <w:t>4.9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6EF067F5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7D10D87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7E6B4193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9ED3F8A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AB4090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D8AD53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C7E4144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9A87C7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578800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2095660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B435A58" w14:textId="77777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1EDC805" w14:textId="4143924D" w:rsidR="00450F50" w:rsidRPr="00C15DFE" w:rsidRDefault="008068B7" w:rsidP="00450F50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00</w:t>
            </w:r>
            <w:r w:rsidR="00450F50"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0.9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5</w:t>
            </w:r>
            <w:r w:rsidR="00450F50" w:rsidRPr="00C15DFE">
              <w:rPr>
                <w:rFonts w:ascii="Arial" w:hAnsi="Arial" w:cs="Arial"/>
                <w:sz w:val="20"/>
                <w:szCs w:val="20"/>
                <w:lang w:val="en-US"/>
              </w:rPr>
              <w:t>-1.0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4</w:t>
            </w:r>
            <w:r w:rsidR="00450F50"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5A1F50CA" w14:textId="29DA8863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0.</w:t>
            </w:r>
            <w:r w:rsidR="008068B7"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83</w:t>
            </w:r>
          </w:p>
        </w:tc>
      </w:tr>
      <w:tr w:rsidR="00C15DFE" w:rsidRPr="00C15DFE" w14:paraId="2E6D1698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73BFAFB1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BC40CEB" w14:textId="60924E51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663 (6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305156" w14:textId="1A61AA8B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50 (57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7AD3267" w14:textId="190A9694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30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734AF1" w14:textId="09944F6C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21 (72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0F0239" w14:textId="324AC08D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67 (6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ED53C85" w14:textId="6AD88BFD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019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7F7ECD" w14:textId="7DFF882F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76 (68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7305910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24D58571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4E9931BF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A089731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9D01B4" w14:textId="7ED8177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776 (3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0571421" w14:textId="74CC81FD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21 (43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7AC299A" w14:textId="76A23D51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37 (3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2C4DD47" w14:textId="1B45CC72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61 (2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569A896" w14:textId="084A5749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44 (3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755A62" w14:textId="42D0EB98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08 (2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1954EB" w14:textId="47E442D7" w:rsidR="00450F50" w:rsidRPr="00C15DFE" w:rsidRDefault="00450F50" w:rsidP="00450F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05 (32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4CDB83C0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C5A486D" w14:textId="77777777" w:rsidR="00450F50" w:rsidRPr="00C15DFE" w:rsidRDefault="00450F50" w:rsidP="00450F50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1442AF44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165669" w14:textId="6678E8BB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lastRenderedPageBreak/>
              <w:t xml:space="preserve">  </w:t>
            </w:r>
            <w:r w:rsidR="00E72629" w:rsidRPr="00C15DFE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Diagnosed after 20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FDD4D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D9DACD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AB9689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BAC8C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B44EC8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3F311E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4BF2F0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5B3AD04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9015C68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0A8639E2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4A80FE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MSI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438072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A345AB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B48A0F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215297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66A4F56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72600C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9DB82FA" w14:textId="77777777" w:rsidR="006425D6" w:rsidRPr="00C15DFE" w:rsidRDefault="006425D6" w:rsidP="00822B9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53C89C2" w14:textId="3A7C6BA3" w:rsidR="006425D6" w:rsidRPr="00C15DFE" w:rsidRDefault="008E6227" w:rsidP="00822B9D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2.10</w:t>
            </w:r>
            <w:r w:rsidR="006425D6"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94</w:t>
            </w:r>
            <w:r w:rsidR="006425D6" w:rsidRPr="00C15DFE">
              <w:rPr>
                <w:rFonts w:ascii="Arial" w:hAnsi="Arial" w:cs="Arial"/>
                <w:sz w:val="20"/>
                <w:szCs w:val="20"/>
                <w:lang w:val="en-US"/>
              </w:rPr>
              <w:t>-2.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28</w:t>
            </w:r>
            <w:r w:rsidR="006425D6"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E7DC89F" w14:textId="77777777" w:rsidR="006425D6" w:rsidRPr="00C15DFE" w:rsidRDefault="006425D6" w:rsidP="00822B9D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3BD2B960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673677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Non-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A1693E" w14:textId="3D17D238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267 (8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4F4C95" w14:textId="4AA6B3F1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00 (74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39E0E6" w14:textId="7B29248D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29 (6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759944" w14:textId="74CEF96A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50 (7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85AB02" w14:textId="05CE5DCE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27 (9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FE3562" w14:textId="3D5488BA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85 (9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52B949" w14:textId="0CD3E2EE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176 (97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29AE056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A9D33A3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83DD98C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E1E6474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SI-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00820C" w14:textId="6AFF621E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71 (15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89B9EA" w14:textId="4A4AE6E4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44 (26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ADF849" w14:textId="300240B5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36 (3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1ADDCA" w14:textId="030AC93D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96 (2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BB5CFB" w14:textId="018D62E0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4 (1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EAF7C8" w14:textId="165C19EB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6 (</w:t>
            </w:r>
            <w:r w:rsidR="002D1E58" w:rsidRPr="00C15DFE">
              <w:rPr>
                <w:rFonts w:ascii="Arial" w:eastAsia="Times New Roman" w:hAnsi="Arial" w:cs="Arial"/>
                <w:sz w:val="20"/>
                <w:szCs w:val="20"/>
              </w:rPr>
              <w:t>4.4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306B06" w14:textId="04AAEA9A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5 (</w:t>
            </w:r>
            <w:r w:rsidR="002D1E58" w:rsidRPr="00C15DFE">
              <w:rPr>
                <w:rFonts w:ascii="Arial" w:eastAsia="Times New Roman" w:hAnsi="Arial" w:cs="Arial"/>
                <w:sz w:val="20"/>
                <w:szCs w:val="20"/>
              </w:rPr>
              <w:t>2.9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886CE4C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6A52309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1AEA5E37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CFC26C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CIMP status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629F05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7B7156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B7C702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5A7E9A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B7C2D8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BABDB2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0C3EB6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2CEBF6E" w14:textId="0134BB19" w:rsidR="00BC5FB2" w:rsidRPr="00C15DFE" w:rsidRDefault="00BC5FB2" w:rsidP="00BC5FB2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1.</w:t>
            </w:r>
            <w:r w:rsidR="008E6227" w:rsidRPr="00C15DFE">
              <w:rPr>
                <w:rFonts w:ascii="Arial" w:hAnsi="Arial" w:cs="Arial"/>
                <w:sz w:val="20"/>
                <w:szCs w:val="20"/>
                <w:lang w:val="en-US"/>
              </w:rPr>
              <w:t>71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="008E6227" w:rsidRPr="00C15DFE">
              <w:rPr>
                <w:rFonts w:ascii="Arial" w:hAnsi="Arial" w:cs="Arial"/>
                <w:sz w:val="20"/>
                <w:szCs w:val="20"/>
                <w:lang w:val="en-US"/>
              </w:rPr>
              <w:t>58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="008E6227" w:rsidRPr="00C15DFE">
              <w:rPr>
                <w:rFonts w:ascii="Arial" w:hAnsi="Arial" w:cs="Arial"/>
                <w:sz w:val="20"/>
                <w:szCs w:val="20"/>
                <w:lang w:val="en-US"/>
              </w:rPr>
              <w:t>1.84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0092CDB6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0150C3A2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C2D2612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Low/negativ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1A4775" w14:textId="432DBA4C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381 (82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343D91" w14:textId="5BD83858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72 (7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2AAE9A" w14:textId="5B4BE33E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13 (6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793C5C" w14:textId="5119A8E2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81 (69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0D7D45" w14:textId="612CCA76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51 (8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8BB6D3" w14:textId="13DB0F7A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74 (93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F1B91C" w14:textId="11785182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90 (93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15735C6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9B6B529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05169304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26DDA3F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High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5A65CD" w14:textId="102E53EE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520 (18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03050" w14:textId="3797D290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13 (2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4A7686" w14:textId="7BC211DF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92 (3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B19B84" w14:textId="0186734C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80 (31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A7F092" w14:textId="49D4169A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7 (15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C4DC31" w14:textId="26FE3344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4 (7</w:t>
            </w:r>
            <w:r w:rsidR="002D1E58" w:rsidRPr="00C15DFE">
              <w:rPr>
                <w:rFonts w:ascii="Arial" w:eastAsia="Times New Roman" w:hAnsi="Arial" w:cs="Arial"/>
                <w:sz w:val="20"/>
                <w:szCs w:val="20"/>
              </w:rPr>
              <w:t>.1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024C1" w14:textId="37D8EC0B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4 (</w:t>
            </w:r>
            <w:r w:rsidR="002D1E58" w:rsidRPr="00C15DFE">
              <w:rPr>
                <w:rFonts w:ascii="Arial" w:eastAsia="Times New Roman" w:hAnsi="Arial" w:cs="Arial"/>
                <w:sz w:val="20"/>
                <w:szCs w:val="20"/>
              </w:rPr>
              <w:t>6.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ECF01F6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68B3253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0EA369C8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12B367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BRAF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79640A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FFA381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07DD4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58126B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77BFF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ECB97B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948757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318DE68" w14:textId="7190C96E" w:rsidR="00BC5FB2" w:rsidRPr="00C15DFE" w:rsidRDefault="00397149" w:rsidP="00BC5FB2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2.15</w:t>
            </w:r>
            <w:r w:rsidR="00BC5FB2"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1.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94</w:t>
            </w:r>
            <w:r w:rsidR="00BC5FB2" w:rsidRPr="00C15DFE">
              <w:rPr>
                <w:rFonts w:ascii="Arial" w:hAnsi="Arial" w:cs="Arial"/>
                <w:sz w:val="20"/>
                <w:szCs w:val="20"/>
                <w:lang w:val="en-US"/>
              </w:rPr>
              <w:t>-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2.38</w:t>
            </w:r>
            <w:r w:rsidR="00BC5FB2"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C1938C4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&lt;0.001</w:t>
            </w:r>
          </w:p>
        </w:tc>
      </w:tr>
      <w:tr w:rsidR="00C15DFE" w:rsidRPr="00C15DFE" w14:paraId="2413304D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1DE870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6ACECD" w14:textId="6DF9DAD0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229 (8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8C7E91" w14:textId="77D5DAA3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22 (8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E05054" w14:textId="2302F189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56 (7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765D37" w14:textId="61401B5A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59 (8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E2D163" w14:textId="3535B6D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09 (92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879011" w14:textId="645DE00C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41 (96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AEB27F" w14:textId="5D49E8B5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142 (99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B026F33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5770F927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566ADFFB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30B95E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43F1E3" w14:textId="7985B414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95 (11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A367C8" w14:textId="523B5E41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96 (19%)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D14717" w14:textId="555DCA30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73 (28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A0F241" w14:textId="68C3AC10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6 (20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7A8A98" w14:textId="43962B63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7 (</w:t>
            </w:r>
            <w:r w:rsidR="002D1E58" w:rsidRPr="00C15DFE">
              <w:rPr>
                <w:rFonts w:ascii="Arial" w:eastAsia="Times New Roman" w:hAnsi="Arial" w:cs="Arial"/>
                <w:sz w:val="20"/>
                <w:szCs w:val="20"/>
              </w:rPr>
              <w:t>7.5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23C108" w14:textId="18819654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9 (</w:t>
            </w:r>
            <w:r w:rsidR="002D1E58" w:rsidRPr="00C15DFE">
              <w:rPr>
                <w:rFonts w:ascii="Arial" w:eastAsia="Times New Roman" w:hAnsi="Arial" w:cs="Arial"/>
                <w:sz w:val="20"/>
                <w:szCs w:val="20"/>
              </w:rPr>
              <w:t>3.8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B14B9C" w14:textId="072B3328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4 (1</w:t>
            </w:r>
            <w:r w:rsidR="002D1E58" w:rsidRPr="00C15DFE">
              <w:rPr>
                <w:rFonts w:ascii="Arial" w:eastAsia="Times New Roman" w:hAnsi="Arial" w:cs="Arial"/>
                <w:sz w:val="20"/>
                <w:szCs w:val="20"/>
              </w:rPr>
              <w:t>.2</w:t>
            </w: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%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9AE9B9A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6A944D6B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6545F322" w14:textId="77777777" w:rsidTr="00822B9D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D1F7F6A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i/>
                <w:iCs/>
                <w:sz w:val="20"/>
                <w:szCs w:val="20"/>
                <w:lang w:val="en-US"/>
              </w:rPr>
              <w:t xml:space="preserve">    KRAS 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68008B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E991B6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7DC52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1BEA2B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F325D4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FEDDF5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95C35B" w14:textId="7777777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1744FF8" w14:textId="59138021" w:rsidR="00BC5FB2" w:rsidRPr="00C15DFE" w:rsidRDefault="00397149" w:rsidP="00BC5FB2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0.99</w:t>
            </w:r>
            <w:r w:rsidR="00BC5FB2" w:rsidRPr="00C15DFE">
              <w:rPr>
                <w:rFonts w:ascii="Arial" w:hAnsi="Arial" w:cs="Arial"/>
                <w:sz w:val="20"/>
                <w:szCs w:val="20"/>
                <w:lang w:val="en-US"/>
              </w:rPr>
              <w:t xml:space="preserve"> (0.9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3</w:t>
            </w:r>
            <w:r w:rsidR="00BC5FB2" w:rsidRPr="00C15DFE">
              <w:rPr>
                <w:rFonts w:ascii="Arial" w:hAnsi="Arial" w:cs="Arial"/>
                <w:sz w:val="20"/>
                <w:szCs w:val="20"/>
                <w:lang w:val="en-US"/>
              </w:rPr>
              <w:t>-1.</w:t>
            </w:r>
            <w:r w:rsidRPr="00C15DFE">
              <w:rPr>
                <w:rFonts w:ascii="Arial" w:hAnsi="Arial" w:cs="Arial"/>
                <w:sz w:val="20"/>
                <w:szCs w:val="20"/>
                <w:lang w:val="en-US"/>
              </w:rPr>
              <w:t>04</w:t>
            </w:r>
            <w:r w:rsidR="00BC5FB2" w:rsidRPr="00C15DFE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362C870E" w14:textId="078B298C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0.</w:t>
            </w:r>
            <w:r w:rsidR="00397149"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60</w:t>
            </w:r>
          </w:p>
        </w:tc>
      </w:tr>
      <w:tr w:rsidR="00C15DFE" w:rsidRPr="00C15DFE" w14:paraId="2303D9AE" w14:textId="77777777" w:rsidTr="00822B9D">
        <w:tc>
          <w:tcPr>
            <w:tcW w:w="324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478D5164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</w:t>
            </w:r>
            <w:proofErr w:type="gramStart"/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>Wild-type</w:t>
            </w:r>
            <w:proofErr w:type="gramEnd"/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7854B4" w14:textId="2DB23CB1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012 (65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A563C09" w14:textId="4A7F4ECD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17 (54%)</w:t>
            </w:r>
          </w:p>
        </w:tc>
        <w:tc>
          <w:tcPr>
            <w:tcW w:w="11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49D30D" w14:textId="21537202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46 (65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3272E4" w14:textId="333F3EC0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95 (71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A6E4E25" w14:textId="53C6007F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36 (69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4B8DFEB" w14:textId="25EDC222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448 (68%)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3732B96" w14:textId="23CC1AC2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70 (66%)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</w:tcPr>
          <w:p w14:paraId="245C0504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7939371A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  <w:tr w:rsidR="00C15DFE" w:rsidRPr="00C15DFE" w14:paraId="4F10D1C6" w14:textId="77777777" w:rsidTr="00822B9D">
        <w:tc>
          <w:tcPr>
            <w:tcW w:w="32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65C2BE27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  <w:r w:rsidRPr="00C15DFE">
              <w:rPr>
                <w:rFonts w:ascii="Arial" w:eastAsia="Yu Gothic" w:hAnsi="Arial" w:cs="Arial"/>
                <w:sz w:val="20"/>
                <w:szCs w:val="20"/>
                <w:lang w:val="en-US"/>
              </w:rPr>
              <w:t xml:space="preserve">      Mutant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7B05C51E" w14:textId="0D1F093A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061 (35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767FFC5" w14:textId="5E788D04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87 (46%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5BCBE362" w14:textId="50676CEA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185 (35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37DF16FF" w14:textId="28A2E01C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78 (29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481F9CD" w14:textId="3B772CBC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60 (31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0958D3B1" w14:textId="0D1C2AB9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207 (32%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14:paraId="2FBDD2D7" w14:textId="64174B97" w:rsidR="00BC5FB2" w:rsidRPr="00C15DFE" w:rsidRDefault="00BC5FB2" w:rsidP="00BC5FB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 w:rsidRPr="00C15DFE">
              <w:rPr>
                <w:rFonts w:ascii="Arial" w:eastAsia="Times New Roman" w:hAnsi="Arial" w:cs="Arial"/>
                <w:sz w:val="20"/>
                <w:szCs w:val="20"/>
              </w:rPr>
              <w:t>344 (34%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04E5C06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92D0474" w14:textId="77777777" w:rsidR="00BC5FB2" w:rsidRPr="00C15DFE" w:rsidRDefault="00BC5FB2" w:rsidP="00BC5FB2">
            <w:pPr>
              <w:spacing w:after="0" w:line="240" w:lineRule="auto"/>
              <w:rPr>
                <w:rFonts w:ascii="Arial" w:eastAsia="Yu Gothic" w:hAnsi="Arial" w:cs="Arial"/>
                <w:sz w:val="20"/>
                <w:szCs w:val="20"/>
                <w:lang w:val="en-US"/>
              </w:rPr>
            </w:pPr>
          </w:p>
        </w:tc>
      </w:tr>
    </w:tbl>
    <w:p w14:paraId="534C67AE" w14:textId="77777777" w:rsidR="006425D6" w:rsidRPr="00C15DFE" w:rsidRDefault="006425D6" w:rsidP="006425D6">
      <w:pPr>
        <w:tabs>
          <w:tab w:val="left" w:pos="12510"/>
        </w:tabs>
        <w:spacing w:after="0" w:line="240" w:lineRule="auto"/>
        <w:ind w:right="630"/>
        <w:rPr>
          <w:rFonts w:ascii="Arial" w:hAnsi="Arial" w:cs="Arial"/>
          <w:sz w:val="24"/>
          <w:szCs w:val="24"/>
          <w:lang w:val="en-US"/>
        </w:rPr>
      </w:pPr>
    </w:p>
    <w:p w14:paraId="35325461" w14:textId="77777777" w:rsidR="006425D6" w:rsidRPr="00C15DFE" w:rsidRDefault="006425D6" w:rsidP="006425D6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C15DFE">
        <w:rPr>
          <w:rFonts w:ascii="Arial" w:hAnsi="Arial" w:cs="Arial"/>
          <w:lang w:val="en-US"/>
        </w:rPr>
        <w:t xml:space="preserve">* Percentage indicates the proportion of patients with a specific patient molecular characteristic among all patients or in strata of tumor location (cecum, ascending colon, transverse colon, descending colon, sigmoid colon, and rectum).  </w:t>
      </w:r>
    </w:p>
    <w:p w14:paraId="66DBE2BB" w14:textId="77777777" w:rsidR="006425D6" w:rsidRPr="00C15DFE" w:rsidRDefault="006425D6" w:rsidP="006425D6">
      <w:pPr>
        <w:spacing w:after="0" w:line="240" w:lineRule="auto"/>
        <w:ind w:right="-59"/>
        <w:rPr>
          <w:rFonts w:ascii="Arial" w:hAnsi="Arial" w:cs="Arial"/>
          <w:lang w:val="en-US"/>
        </w:rPr>
      </w:pPr>
      <w:r w:rsidRPr="00C15DFE">
        <w:rPr>
          <w:rFonts w:ascii="Arial" w:hAnsi="Arial" w:cs="Arial"/>
          <w:vertAlign w:val="superscript"/>
          <w:lang w:val="en-US"/>
        </w:rPr>
        <w:t xml:space="preserve">† </w:t>
      </w:r>
      <w:r w:rsidRPr="00C15DFE">
        <w:rPr>
          <w:rFonts w:ascii="Arial" w:eastAsia="Yu Gothic" w:hAnsi="Arial" w:cs="Arial"/>
          <w:lang w:val="en-US"/>
        </w:rPr>
        <w:t xml:space="preserve">Multivariable odds ratio (OR) (with 95% confidence interval) for molecular marker positivity (i.e., MSI-high, CIMP-high, </w:t>
      </w:r>
      <w:r w:rsidRPr="00C15DFE">
        <w:rPr>
          <w:rFonts w:ascii="Arial" w:eastAsia="Yu Gothic" w:hAnsi="Arial" w:cs="Arial"/>
          <w:i/>
          <w:iCs/>
          <w:lang w:val="en-US"/>
        </w:rPr>
        <w:t>BRAF</w:t>
      </w:r>
      <w:r w:rsidRPr="00C15DFE">
        <w:rPr>
          <w:rFonts w:ascii="Arial" w:eastAsia="Yu Gothic" w:hAnsi="Arial" w:cs="Arial"/>
          <w:lang w:val="en-US"/>
        </w:rPr>
        <w:t xml:space="preserve"> mutation, or</w:t>
      </w:r>
      <w:r w:rsidRPr="00C15DFE">
        <w:rPr>
          <w:rFonts w:ascii="Arial" w:eastAsia="Yu Gothic" w:hAnsi="Arial" w:cs="Arial"/>
          <w:i/>
          <w:iCs/>
          <w:lang w:val="en-US"/>
        </w:rPr>
        <w:t xml:space="preserve"> KRAS</w:t>
      </w:r>
      <w:r w:rsidRPr="00C15DFE">
        <w:rPr>
          <w:rFonts w:ascii="Arial" w:eastAsia="Yu Gothic" w:hAnsi="Arial" w:cs="Arial"/>
          <w:lang w:val="en-US"/>
        </w:rPr>
        <w:t xml:space="preserve"> mutation) and </w:t>
      </w:r>
      <w:proofErr w:type="spellStart"/>
      <w:r w:rsidRPr="00C15DFE">
        <w:rPr>
          <w:rFonts w:ascii="Arial" w:hAnsi="Arial" w:cs="Arial"/>
          <w:lang w:val="en-US"/>
        </w:rPr>
        <w:t>P</w:t>
      </w:r>
      <w:r w:rsidRPr="00C15DFE">
        <w:rPr>
          <w:rFonts w:ascii="Arial" w:hAnsi="Arial" w:cs="Arial"/>
          <w:vertAlign w:val="subscript"/>
          <w:lang w:val="en-US"/>
        </w:rPr>
        <w:t>trend</w:t>
      </w:r>
      <w:proofErr w:type="spellEnd"/>
      <w:r w:rsidRPr="00C15DFE">
        <w:rPr>
          <w:rFonts w:ascii="Arial" w:hAnsi="Arial" w:cs="Arial"/>
          <w:lang w:val="en-US"/>
        </w:rPr>
        <w:t xml:space="preserve"> were calculated by the linear trend test across the ordinal categories of subsite location variable [from rectum (1) to ascending colon (5)] in the multivariable logistic regression model adjusted for sex (female vs. male) and study (i.e., cohort).</w:t>
      </w:r>
    </w:p>
    <w:p w14:paraId="73F03711" w14:textId="62BC2081" w:rsidR="007846CA" w:rsidRPr="00C15DFE" w:rsidRDefault="006425D6" w:rsidP="006425D6">
      <w:pPr>
        <w:tabs>
          <w:tab w:val="left" w:pos="12510"/>
        </w:tabs>
        <w:spacing w:after="0" w:line="240" w:lineRule="auto"/>
        <w:ind w:right="630"/>
        <w:rPr>
          <w:rFonts w:ascii="Arial" w:eastAsia="Arial" w:hAnsi="Arial" w:cs="Arial"/>
          <w:sz w:val="20"/>
          <w:szCs w:val="20"/>
          <w:lang w:val="en-US"/>
        </w:rPr>
      </w:pPr>
      <w:r w:rsidRPr="00C15DFE">
        <w:rPr>
          <w:rFonts w:ascii="Arial" w:hAnsi="Arial" w:cs="Arial"/>
          <w:lang w:val="en-US"/>
        </w:rPr>
        <w:t xml:space="preserve">Abbreviations: CI, confidence interval; CIMP, CpG island methylator phenotype; MSI, microsatellite instability; </w:t>
      </w:r>
      <w:proofErr w:type="gramStart"/>
      <w:r w:rsidRPr="00C15DFE">
        <w:rPr>
          <w:rFonts w:ascii="Arial" w:hAnsi="Arial" w:cs="Arial"/>
          <w:lang w:val="en-US"/>
        </w:rPr>
        <w:t>OR,</w:t>
      </w:r>
      <w:proofErr w:type="gramEnd"/>
      <w:r w:rsidRPr="00C15DFE">
        <w:rPr>
          <w:rFonts w:ascii="Arial" w:hAnsi="Arial" w:cs="Arial"/>
          <w:lang w:val="en-US"/>
        </w:rPr>
        <w:t xml:space="preserve"> odds ratio.</w:t>
      </w:r>
    </w:p>
    <w:p w14:paraId="4736C68C" w14:textId="27121FF5" w:rsidR="007846CA" w:rsidRDefault="007846CA">
      <w:pPr>
        <w:spacing w:after="160" w:line="259" w:lineRule="auto"/>
        <w:rPr>
          <w:rFonts w:ascii="Arial" w:eastAsia="Arial" w:hAnsi="Arial" w:cs="Arial"/>
          <w:sz w:val="20"/>
          <w:szCs w:val="20"/>
          <w:lang w:val="en-US"/>
        </w:rPr>
      </w:pPr>
    </w:p>
    <w:sectPr w:rsidR="007846CA" w:rsidSect="00517B25">
      <w:headerReference w:type="default" r:id="rId18"/>
      <w:pgSz w:w="15840" w:h="12240" w:orient="landscape"/>
      <w:pgMar w:top="720" w:right="720" w:bottom="720" w:left="720" w:header="432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BB7909" w14:textId="77777777" w:rsidR="0000626C" w:rsidRDefault="0000626C" w:rsidP="001B735B">
      <w:pPr>
        <w:spacing w:after="0" w:line="240" w:lineRule="auto"/>
      </w:pPr>
      <w:r>
        <w:separator/>
      </w:r>
    </w:p>
  </w:endnote>
  <w:endnote w:type="continuationSeparator" w:id="0">
    <w:p w14:paraId="567DE0E0" w14:textId="77777777" w:rsidR="0000626C" w:rsidRDefault="0000626C" w:rsidP="001B73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Yu Mincho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DE8891" w14:textId="77777777" w:rsidR="0000626C" w:rsidRDefault="0000626C" w:rsidP="001B735B">
      <w:pPr>
        <w:spacing w:after="0" w:line="240" w:lineRule="auto"/>
      </w:pPr>
      <w:r>
        <w:separator/>
      </w:r>
    </w:p>
  </w:footnote>
  <w:footnote w:type="continuationSeparator" w:id="0">
    <w:p w14:paraId="25852DCA" w14:textId="77777777" w:rsidR="0000626C" w:rsidRDefault="0000626C" w:rsidP="001B735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5F61BF" w14:textId="75C67415" w:rsidR="00A60CFD" w:rsidRDefault="00A60CFD" w:rsidP="004C6727">
    <w:pPr>
      <w:pStyle w:val="Header"/>
      <w:ind w:right="330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3A9B0E" w14:textId="3850837C" w:rsidR="00A60CFD" w:rsidRPr="00D7440F" w:rsidRDefault="00A60CFD" w:rsidP="00D7440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975DDE" w14:textId="77777777" w:rsidR="00A242D3" w:rsidRPr="00D7440F" w:rsidRDefault="00A242D3" w:rsidP="00D7440F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0EC1EB" w14:textId="77777777" w:rsidR="006425D6" w:rsidRPr="00D7440F" w:rsidRDefault="006425D6" w:rsidP="00D7440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1A458B"/>
    <w:multiLevelType w:val="hybridMultilevel"/>
    <w:tmpl w:val="590EEA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5E1033"/>
    <w:multiLevelType w:val="hybridMultilevel"/>
    <w:tmpl w:val="37F4EB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174276"/>
    <w:multiLevelType w:val="hybridMultilevel"/>
    <w:tmpl w:val="DA9C1E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2E65267"/>
    <w:multiLevelType w:val="hybridMultilevel"/>
    <w:tmpl w:val="DECCC2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9B05BA9"/>
    <w:multiLevelType w:val="hybridMultilevel"/>
    <w:tmpl w:val="CBDC2EC2"/>
    <w:lvl w:ilvl="0" w:tplc="855E0CBC">
      <w:numFmt w:val="bullet"/>
      <w:lvlText w:val=""/>
      <w:lvlJc w:val="left"/>
      <w:pPr>
        <w:ind w:left="360" w:hanging="360"/>
      </w:pPr>
      <w:rPr>
        <w:rFonts w:ascii="Wingdings" w:eastAsia="Arial Unicode MS" w:hAnsi="Wingdings" w:cs="Arial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DB9207E"/>
    <w:multiLevelType w:val="hybridMultilevel"/>
    <w:tmpl w:val="594638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748580D"/>
    <w:multiLevelType w:val="hybridMultilevel"/>
    <w:tmpl w:val="A9D4CF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D7D06A3"/>
    <w:multiLevelType w:val="hybridMultilevel"/>
    <w:tmpl w:val="B330D5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F9252D2"/>
    <w:multiLevelType w:val="hybridMultilevel"/>
    <w:tmpl w:val="347CFD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8"/>
  </w:num>
  <w:num w:numId="3">
    <w:abstractNumId w:val="2"/>
  </w:num>
  <w:num w:numId="4">
    <w:abstractNumId w:val="0"/>
  </w:num>
  <w:num w:numId="5">
    <w:abstractNumId w:val="1"/>
  </w:num>
  <w:num w:numId="6">
    <w:abstractNumId w:val="5"/>
  </w:num>
  <w:num w:numId="7">
    <w:abstractNumId w:val="6"/>
  </w:num>
  <w:num w:numId="8">
    <w:abstractNumId w:val="3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er J Gastroenter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a0exv2zrfs5te9xx25dzxpfvevastdv92z&quot;&gt;target by site&lt;record-ids&gt;&lt;item&gt;7&lt;/item&gt;&lt;item&gt;24&lt;/item&gt;&lt;/record-ids&gt;&lt;/item&gt;&lt;/Libraries&gt;"/>
  </w:docVars>
  <w:rsids>
    <w:rsidRoot w:val="003547FE"/>
    <w:rsid w:val="0000117F"/>
    <w:rsid w:val="0000626C"/>
    <w:rsid w:val="00006EAD"/>
    <w:rsid w:val="00007142"/>
    <w:rsid w:val="00007320"/>
    <w:rsid w:val="0000735B"/>
    <w:rsid w:val="00010084"/>
    <w:rsid w:val="0001089D"/>
    <w:rsid w:val="000118DD"/>
    <w:rsid w:val="00012814"/>
    <w:rsid w:val="000135A6"/>
    <w:rsid w:val="00014337"/>
    <w:rsid w:val="00015008"/>
    <w:rsid w:val="00016C29"/>
    <w:rsid w:val="00017D19"/>
    <w:rsid w:val="00020823"/>
    <w:rsid w:val="0002126B"/>
    <w:rsid w:val="000215F1"/>
    <w:rsid w:val="00022142"/>
    <w:rsid w:val="0002281D"/>
    <w:rsid w:val="00024903"/>
    <w:rsid w:val="00026CFF"/>
    <w:rsid w:val="000302D9"/>
    <w:rsid w:val="000340F3"/>
    <w:rsid w:val="00036090"/>
    <w:rsid w:val="0003690E"/>
    <w:rsid w:val="0003722F"/>
    <w:rsid w:val="000419E4"/>
    <w:rsid w:val="000441B3"/>
    <w:rsid w:val="00047125"/>
    <w:rsid w:val="00050E7B"/>
    <w:rsid w:val="00052E51"/>
    <w:rsid w:val="00054257"/>
    <w:rsid w:val="00062B96"/>
    <w:rsid w:val="00067989"/>
    <w:rsid w:val="000723B1"/>
    <w:rsid w:val="00077D12"/>
    <w:rsid w:val="000803AA"/>
    <w:rsid w:val="000820E7"/>
    <w:rsid w:val="00082A6E"/>
    <w:rsid w:val="00085102"/>
    <w:rsid w:val="000867BA"/>
    <w:rsid w:val="000901B2"/>
    <w:rsid w:val="0009446F"/>
    <w:rsid w:val="000A1BFD"/>
    <w:rsid w:val="000A32A1"/>
    <w:rsid w:val="000A65B3"/>
    <w:rsid w:val="000B0D83"/>
    <w:rsid w:val="000B535E"/>
    <w:rsid w:val="000B7036"/>
    <w:rsid w:val="000C3909"/>
    <w:rsid w:val="000C4835"/>
    <w:rsid w:val="000C5E05"/>
    <w:rsid w:val="000C73C2"/>
    <w:rsid w:val="000D15C2"/>
    <w:rsid w:val="000D307D"/>
    <w:rsid w:val="000D47E5"/>
    <w:rsid w:val="000D608F"/>
    <w:rsid w:val="000D6CDE"/>
    <w:rsid w:val="000E11B2"/>
    <w:rsid w:val="000E2262"/>
    <w:rsid w:val="000E2F2A"/>
    <w:rsid w:val="000E3F47"/>
    <w:rsid w:val="000E522E"/>
    <w:rsid w:val="000E5236"/>
    <w:rsid w:val="000E677D"/>
    <w:rsid w:val="000F18FF"/>
    <w:rsid w:val="000F4785"/>
    <w:rsid w:val="000F5D7A"/>
    <w:rsid w:val="00100AE6"/>
    <w:rsid w:val="00101F84"/>
    <w:rsid w:val="00102544"/>
    <w:rsid w:val="00104138"/>
    <w:rsid w:val="001077DE"/>
    <w:rsid w:val="00110D7A"/>
    <w:rsid w:val="001130C9"/>
    <w:rsid w:val="00114613"/>
    <w:rsid w:val="00115F23"/>
    <w:rsid w:val="001176A0"/>
    <w:rsid w:val="00121A3F"/>
    <w:rsid w:val="00121D33"/>
    <w:rsid w:val="00123588"/>
    <w:rsid w:val="0012584B"/>
    <w:rsid w:val="00125C32"/>
    <w:rsid w:val="00126C6F"/>
    <w:rsid w:val="00130683"/>
    <w:rsid w:val="00130ECD"/>
    <w:rsid w:val="00130F03"/>
    <w:rsid w:val="00132043"/>
    <w:rsid w:val="00133D02"/>
    <w:rsid w:val="001346B9"/>
    <w:rsid w:val="00135F55"/>
    <w:rsid w:val="0014208C"/>
    <w:rsid w:val="00142951"/>
    <w:rsid w:val="00143D34"/>
    <w:rsid w:val="0014485F"/>
    <w:rsid w:val="00146343"/>
    <w:rsid w:val="0014740C"/>
    <w:rsid w:val="001539CF"/>
    <w:rsid w:val="001544FB"/>
    <w:rsid w:val="00160C0D"/>
    <w:rsid w:val="001620E7"/>
    <w:rsid w:val="001704B0"/>
    <w:rsid w:val="001704BF"/>
    <w:rsid w:val="00170CB4"/>
    <w:rsid w:val="00172844"/>
    <w:rsid w:val="00173EA3"/>
    <w:rsid w:val="001756D6"/>
    <w:rsid w:val="00176F2E"/>
    <w:rsid w:val="0018007C"/>
    <w:rsid w:val="001853AF"/>
    <w:rsid w:val="0019066B"/>
    <w:rsid w:val="001914F7"/>
    <w:rsid w:val="001937B7"/>
    <w:rsid w:val="001938A7"/>
    <w:rsid w:val="00193BFD"/>
    <w:rsid w:val="00195904"/>
    <w:rsid w:val="00197A83"/>
    <w:rsid w:val="001A684C"/>
    <w:rsid w:val="001A79C6"/>
    <w:rsid w:val="001B05B1"/>
    <w:rsid w:val="001B0992"/>
    <w:rsid w:val="001B099B"/>
    <w:rsid w:val="001B0C7C"/>
    <w:rsid w:val="001B2E09"/>
    <w:rsid w:val="001B2F6F"/>
    <w:rsid w:val="001B35AA"/>
    <w:rsid w:val="001B3845"/>
    <w:rsid w:val="001B735B"/>
    <w:rsid w:val="001C3679"/>
    <w:rsid w:val="001D1FA0"/>
    <w:rsid w:val="001D283C"/>
    <w:rsid w:val="001D47BD"/>
    <w:rsid w:val="001D7961"/>
    <w:rsid w:val="001D7E1B"/>
    <w:rsid w:val="001E2B94"/>
    <w:rsid w:val="001E6172"/>
    <w:rsid w:val="001E67A3"/>
    <w:rsid w:val="001E6969"/>
    <w:rsid w:val="001E708A"/>
    <w:rsid w:val="001E7813"/>
    <w:rsid w:val="001F1D55"/>
    <w:rsid w:val="001F2A3B"/>
    <w:rsid w:val="001F5658"/>
    <w:rsid w:val="001F784F"/>
    <w:rsid w:val="00201A19"/>
    <w:rsid w:val="002032DA"/>
    <w:rsid w:val="00204A7C"/>
    <w:rsid w:val="00204F22"/>
    <w:rsid w:val="00211720"/>
    <w:rsid w:val="00216699"/>
    <w:rsid w:val="0022335C"/>
    <w:rsid w:val="00227161"/>
    <w:rsid w:val="002272B7"/>
    <w:rsid w:val="00227E10"/>
    <w:rsid w:val="00230416"/>
    <w:rsid w:val="00235A82"/>
    <w:rsid w:val="00235F0E"/>
    <w:rsid w:val="00236399"/>
    <w:rsid w:val="00236681"/>
    <w:rsid w:val="00236E58"/>
    <w:rsid w:val="00244B59"/>
    <w:rsid w:val="0024589E"/>
    <w:rsid w:val="00250284"/>
    <w:rsid w:val="0025057F"/>
    <w:rsid w:val="00251B8C"/>
    <w:rsid w:val="0025402C"/>
    <w:rsid w:val="00254979"/>
    <w:rsid w:val="00254CFB"/>
    <w:rsid w:val="00256360"/>
    <w:rsid w:val="002571B1"/>
    <w:rsid w:val="0026051C"/>
    <w:rsid w:val="002623B6"/>
    <w:rsid w:val="00262EFE"/>
    <w:rsid w:val="0026313B"/>
    <w:rsid w:val="00265610"/>
    <w:rsid w:val="00265AC6"/>
    <w:rsid w:val="002802B6"/>
    <w:rsid w:val="002803AF"/>
    <w:rsid w:val="00280C55"/>
    <w:rsid w:val="00282389"/>
    <w:rsid w:val="002834E8"/>
    <w:rsid w:val="00285F9A"/>
    <w:rsid w:val="00286122"/>
    <w:rsid w:val="00291BD1"/>
    <w:rsid w:val="00291F4A"/>
    <w:rsid w:val="00292598"/>
    <w:rsid w:val="002963F5"/>
    <w:rsid w:val="002972EF"/>
    <w:rsid w:val="00297B0A"/>
    <w:rsid w:val="002A119A"/>
    <w:rsid w:val="002A2AAB"/>
    <w:rsid w:val="002A2CDD"/>
    <w:rsid w:val="002A2D6C"/>
    <w:rsid w:val="002A369F"/>
    <w:rsid w:val="002A3C50"/>
    <w:rsid w:val="002A787F"/>
    <w:rsid w:val="002B034E"/>
    <w:rsid w:val="002B3969"/>
    <w:rsid w:val="002C2C54"/>
    <w:rsid w:val="002C71D4"/>
    <w:rsid w:val="002D1E58"/>
    <w:rsid w:val="002D5B4B"/>
    <w:rsid w:val="002D7E84"/>
    <w:rsid w:val="002E0BE7"/>
    <w:rsid w:val="002E0E29"/>
    <w:rsid w:val="002E74C4"/>
    <w:rsid w:val="002F1216"/>
    <w:rsid w:val="002F22FD"/>
    <w:rsid w:val="002F2D54"/>
    <w:rsid w:val="002F4C4E"/>
    <w:rsid w:val="002F7658"/>
    <w:rsid w:val="00301EA8"/>
    <w:rsid w:val="00304BA1"/>
    <w:rsid w:val="003051FA"/>
    <w:rsid w:val="00311062"/>
    <w:rsid w:val="00311B46"/>
    <w:rsid w:val="00311C32"/>
    <w:rsid w:val="00312CED"/>
    <w:rsid w:val="0031431A"/>
    <w:rsid w:val="00315DA1"/>
    <w:rsid w:val="00315F04"/>
    <w:rsid w:val="003164C7"/>
    <w:rsid w:val="00316651"/>
    <w:rsid w:val="00316F5E"/>
    <w:rsid w:val="0032048C"/>
    <w:rsid w:val="003218D2"/>
    <w:rsid w:val="00324328"/>
    <w:rsid w:val="00324DBB"/>
    <w:rsid w:val="00325C31"/>
    <w:rsid w:val="00327111"/>
    <w:rsid w:val="003275AB"/>
    <w:rsid w:val="00327C60"/>
    <w:rsid w:val="00330BA7"/>
    <w:rsid w:val="00330ED9"/>
    <w:rsid w:val="0033263F"/>
    <w:rsid w:val="00333BDD"/>
    <w:rsid w:val="00334214"/>
    <w:rsid w:val="003342DB"/>
    <w:rsid w:val="003345C8"/>
    <w:rsid w:val="00335E7F"/>
    <w:rsid w:val="0033657D"/>
    <w:rsid w:val="003473B9"/>
    <w:rsid w:val="00347B04"/>
    <w:rsid w:val="00351272"/>
    <w:rsid w:val="0035153C"/>
    <w:rsid w:val="003522F5"/>
    <w:rsid w:val="003547FE"/>
    <w:rsid w:val="0035541F"/>
    <w:rsid w:val="003560AE"/>
    <w:rsid w:val="00361BEC"/>
    <w:rsid w:val="00361D5B"/>
    <w:rsid w:val="00362E8E"/>
    <w:rsid w:val="00363609"/>
    <w:rsid w:val="00364E12"/>
    <w:rsid w:val="00365FA4"/>
    <w:rsid w:val="00370C2C"/>
    <w:rsid w:val="003718B2"/>
    <w:rsid w:val="00372060"/>
    <w:rsid w:val="00376771"/>
    <w:rsid w:val="003825F8"/>
    <w:rsid w:val="0038285B"/>
    <w:rsid w:val="00384254"/>
    <w:rsid w:val="00385BF0"/>
    <w:rsid w:val="003865BE"/>
    <w:rsid w:val="0038673D"/>
    <w:rsid w:val="0038723E"/>
    <w:rsid w:val="00387866"/>
    <w:rsid w:val="00387ABE"/>
    <w:rsid w:val="00387EA4"/>
    <w:rsid w:val="003911DB"/>
    <w:rsid w:val="00393389"/>
    <w:rsid w:val="00395ABD"/>
    <w:rsid w:val="00397149"/>
    <w:rsid w:val="00397912"/>
    <w:rsid w:val="003A0694"/>
    <w:rsid w:val="003A1164"/>
    <w:rsid w:val="003A2778"/>
    <w:rsid w:val="003A2948"/>
    <w:rsid w:val="003A3D03"/>
    <w:rsid w:val="003A5868"/>
    <w:rsid w:val="003A63B3"/>
    <w:rsid w:val="003B04A5"/>
    <w:rsid w:val="003B1432"/>
    <w:rsid w:val="003B19CA"/>
    <w:rsid w:val="003B6C54"/>
    <w:rsid w:val="003B7261"/>
    <w:rsid w:val="003B79D1"/>
    <w:rsid w:val="003C0E13"/>
    <w:rsid w:val="003C1165"/>
    <w:rsid w:val="003C1A9E"/>
    <w:rsid w:val="003C1EF6"/>
    <w:rsid w:val="003C2A2B"/>
    <w:rsid w:val="003D07CE"/>
    <w:rsid w:val="003D0A76"/>
    <w:rsid w:val="003D0D21"/>
    <w:rsid w:val="003D178B"/>
    <w:rsid w:val="003D23C0"/>
    <w:rsid w:val="003D23E4"/>
    <w:rsid w:val="003D3AB1"/>
    <w:rsid w:val="003D5AC4"/>
    <w:rsid w:val="003E1041"/>
    <w:rsid w:val="003E39FB"/>
    <w:rsid w:val="003E5780"/>
    <w:rsid w:val="003F23F2"/>
    <w:rsid w:val="003F70D7"/>
    <w:rsid w:val="003F71F6"/>
    <w:rsid w:val="003F7BA4"/>
    <w:rsid w:val="0040078E"/>
    <w:rsid w:val="004012CA"/>
    <w:rsid w:val="00404F2D"/>
    <w:rsid w:val="00406463"/>
    <w:rsid w:val="0040716D"/>
    <w:rsid w:val="004077A7"/>
    <w:rsid w:val="004154A7"/>
    <w:rsid w:val="00416AD8"/>
    <w:rsid w:val="00417012"/>
    <w:rsid w:val="00423AF7"/>
    <w:rsid w:val="00423BF5"/>
    <w:rsid w:val="00423F30"/>
    <w:rsid w:val="0042421F"/>
    <w:rsid w:val="004250E8"/>
    <w:rsid w:val="004255CD"/>
    <w:rsid w:val="004266B8"/>
    <w:rsid w:val="00427911"/>
    <w:rsid w:val="00431CC6"/>
    <w:rsid w:val="00431DBD"/>
    <w:rsid w:val="004335CD"/>
    <w:rsid w:val="00436AB3"/>
    <w:rsid w:val="00437431"/>
    <w:rsid w:val="0044089E"/>
    <w:rsid w:val="00441942"/>
    <w:rsid w:val="00441C32"/>
    <w:rsid w:val="00441E4B"/>
    <w:rsid w:val="004422A2"/>
    <w:rsid w:val="00444216"/>
    <w:rsid w:val="00450F50"/>
    <w:rsid w:val="0045165E"/>
    <w:rsid w:val="0045178E"/>
    <w:rsid w:val="00451D2B"/>
    <w:rsid w:val="00452128"/>
    <w:rsid w:val="00454CB8"/>
    <w:rsid w:val="00456248"/>
    <w:rsid w:val="00456C6C"/>
    <w:rsid w:val="0045740E"/>
    <w:rsid w:val="004620B2"/>
    <w:rsid w:val="00464246"/>
    <w:rsid w:val="004653FF"/>
    <w:rsid w:val="0047235E"/>
    <w:rsid w:val="00472600"/>
    <w:rsid w:val="00476C5B"/>
    <w:rsid w:val="004859C6"/>
    <w:rsid w:val="00486C62"/>
    <w:rsid w:val="00493827"/>
    <w:rsid w:val="00494E0A"/>
    <w:rsid w:val="00496D68"/>
    <w:rsid w:val="00497395"/>
    <w:rsid w:val="004A0110"/>
    <w:rsid w:val="004A09F1"/>
    <w:rsid w:val="004A436F"/>
    <w:rsid w:val="004A4F8C"/>
    <w:rsid w:val="004A5AE3"/>
    <w:rsid w:val="004B098B"/>
    <w:rsid w:val="004B18B0"/>
    <w:rsid w:val="004B31AB"/>
    <w:rsid w:val="004B3E4E"/>
    <w:rsid w:val="004B66BF"/>
    <w:rsid w:val="004B7FF5"/>
    <w:rsid w:val="004C04DD"/>
    <w:rsid w:val="004C1C93"/>
    <w:rsid w:val="004C1F99"/>
    <w:rsid w:val="004C301F"/>
    <w:rsid w:val="004C3AF7"/>
    <w:rsid w:val="004C591C"/>
    <w:rsid w:val="004C63E8"/>
    <w:rsid w:val="004C6727"/>
    <w:rsid w:val="004C7834"/>
    <w:rsid w:val="004D319A"/>
    <w:rsid w:val="004E495F"/>
    <w:rsid w:val="004E67AB"/>
    <w:rsid w:val="004E6D6E"/>
    <w:rsid w:val="004E6D8E"/>
    <w:rsid w:val="004F36F5"/>
    <w:rsid w:val="004F4A3D"/>
    <w:rsid w:val="00500767"/>
    <w:rsid w:val="00500EE7"/>
    <w:rsid w:val="00501292"/>
    <w:rsid w:val="00501637"/>
    <w:rsid w:val="005034DD"/>
    <w:rsid w:val="00504D65"/>
    <w:rsid w:val="0050790A"/>
    <w:rsid w:val="00511FE1"/>
    <w:rsid w:val="00512848"/>
    <w:rsid w:val="00514DF3"/>
    <w:rsid w:val="00517B25"/>
    <w:rsid w:val="005217D1"/>
    <w:rsid w:val="00522FDA"/>
    <w:rsid w:val="0052560B"/>
    <w:rsid w:val="0053141A"/>
    <w:rsid w:val="005349F4"/>
    <w:rsid w:val="005400D5"/>
    <w:rsid w:val="00540245"/>
    <w:rsid w:val="005418BB"/>
    <w:rsid w:val="00541DF4"/>
    <w:rsid w:val="0054281B"/>
    <w:rsid w:val="00543510"/>
    <w:rsid w:val="00543590"/>
    <w:rsid w:val="00544602"/>
    <w:rsid w:val="00547384"/>
    <w:rsid w:val="00561365"/>
    <w:rsid w:val="00561E76"/>
    <w:rsid w:val="00562D15"/>
    <w:rsid w:val="005678DD"/>
    <w:rsid w:val="00570196"/>
    <w:rsid w:val="00570BAF"/>
    <w:rsid w:val="00573FCA"/>
    <w:rsid w:val="00575B91"/>
    <w:rsid w:val="00575DCF"/>
    <w:rsid w:val="005776B8"/>
    <w:rsid w:val="00580E1D"/>
    <w:rsid w:val="0058116A"/>
    <w:rsid w:val="00584280"/>
    <w:rsid w:val="00587A64"/>
    <w:rsid w:val="00591021"/>
    <w:rsid w:val="005927C8"/>
    <w:rsid w:val="00592A65"/>
    <w:rsid w:val="0059395D"/>
    <w:rsid w:val="00593FB5"/>
    <w:rsid w:val="00597F5E"/>
    <w:rsid w:val="005A01C4"/>
    <w:rsid w:val="005A0659"/>
    <w:rsid w:val="005A24D1"/>
    <w:rsid w:val="005A2B52"/>
    <w:rsid w:val="005A564F"/>
    <w:rsid w:val="005A6254"/>
    <w:rsid w:val="005A6703"/>
    <w:rsid w:val="005B59BB"/>
    <w:rsid w:val="005B6B55"/>
    <w:rsid w:val="005C3361"/>
    <w:rsid w:val="005C4366"/>
    <w:rsid w:val="005C4EEE"/>
    <w:rsid w:val="005C6BE0"/>
    <w:rsid w:val="005D2773"/>
    <w:rsid w:val="005D2CA8"/>
    <w:rsid w:val="005D2ED9"/>
    <w:rsid w:val="005D3013"/>
    <w:rsid w:val="005D64C1"/>
    <w:rsid w:val="005D6DDE"/>
    <w:rsid w:val="005D753B"/>
    <w:rsid w:val="005E00F7"/>
    <w:rsid w:val="005E1AD5"/>
    <w:rsid w:val="005E47E5"/>
    <w:rsid w:val="005E5CE0"/>
    <w:rsid w:val="006005F5"/>
    <w:rsid w:val="00604AB4"/>
    <w:rsid w:val="006057FD"/>
    <w:rsid w:val="00606FDF"/>
    <w:rsid w:val="00610659"/>
    <w:rsid w:val="006108C5"/>
    <w:rsid w:val="006111A0"/>
    <w:rsid w:val="00612091"/>
    <w:rsid w:val="00623E76"/>
    <w:rsid w:val="006276D9"/>
    <w:rsid w:val="00627F90"/>
    <w:rsid w:val="00631824"/>
    <w:rsid w:val="00633BCE"/>
    <w:rsid w:val="00636DB2"/>
    <w:rsid w:val="006376ED"/>
    <w:rsid w:val="00640293"/>
    <w:rsid w:val="006403EE"/>
    <w:rsid w:val="006425D6"/>
    <w:rsid w:val="00645E5E"/>
    <w:rsid w:val="006471FC"/>
    <w:rsid w:val="0065216F"/>
    <w:rsid w:val="006529EA"/>
    <w:rsid w:val="00653727"/>
    <w:rsid w:val="00654348"/>
    <w:rsid w:val="0065527F"/>
    <w:rsid w:val="00656F5B"/>
    <w:rsid w:val="006663CC"/>
    <w:rsid w:val="00671875"/>
    <w:rsid w:val="00674F45"/>
    <w:rsid w:val="00675651"/>
    <w:rsid w:val="00680F63"/>
    <w:rsid w:val="0068220A"/>
    <w:rsid w:val="00687AEA"/>
    <w:rsid w:val="006919C9"/>
    <w:rsid w:val="00693531"/>
    <w:rsid w:val="0069398C"/>
    <w:rsid w:val="00697338"/>
    <w:rsid w:val="006A3FC9"/>
    <w:rsid w:val="006A4381"/>
    <w:rsid w:val="006A4409"/>
    <w:rsid w:val="006A5E70"/>
    <w:rsid w:val="006A5F8B"/>
    <w:rsid w:val="006B0233"/>
    <w:rsid w:val="006B04D1"/>
    <w:rsid w:val="006B5F1F"/>
    <w:rsid w:val="006C0962"/>
    <w:rsid w:val="006C2603"/>
    <w:rsid w:val="006C3ED0"/>
    <w:rsid w:val="006D5544"/>
    <w:rsid w:val="006D5700"/>
    <w:rsid w:val="006D63E8"/>
    <w:rsid w:val="006D7DF4"/>
    <w:rsid w:val="006E3A09"/>
    <w:rsid w:val="006E3E79"/>
    <w:rsid w:val="006E55DD"/>
    <w:rsid w:val="006E5C17"/>
    <w:rsid w:val="006E5D12"/>
    <w:rsid w:val="006E7870"/>
    <w:rsid w:val="006F21F6"/>
    <w:rsid w:val="006F49E4"/>
    <w:rsid w:val="006F594D"/>
    <w:rsid w:val="006F70B6"/>
    <w:rsid w:val="006F7F24"/>
    <w:rsid w:val="0070035A"/>
    <w:rsid w:val="0070138B"/>
    <w:rsid w:val="007022A6"/>
    <w:rsid w:val="0070637C"/>
    <w:rsid w:val="00706434"/>
    <w:rsid w:val="007079CD"/>
    <w:rsid w:val="00707AD2"/>
    <w:rsid w:val="00711BA5"/>
    <w:rsid w:val="00711C85"/>
    <w:rsid w:val="00713574"/>
    <w:rsid w:val="007144E5"/>
    <w:rsid w:val="00715D39"/>
    <w:rsid w:val="00716279"/>
    <w:rsid w:val="007164C1"/>
    <w:rsid w:val="00716BDE"/>
    <w:rsid w:val="00720529"/>
    <w:rsid w:val="00722361"/>
    <w:rsid w:val="007232FA"/>
    <w:rsid w:val="00734812"/>
    <w:rsid w:val="00734AF2"/>
    <w:rsid w:val="00734F19"/>
    <w:rsid w:val="00735076"/>
    <w:rsid w:val="00737F1B"/>
    <w:rsid w:val="00742A1F"/>
    <w:rsid w:val="007457B9"/>
    <w:rsid w:val="00746036"/>
    <w:rsid w:val="00747088"/>
    <w:rsid w:val="00751B7F"/>
    <w:rsid w:val="00752F53"/>
    <w:rsid w:val="007533CD"/>
    <w:rsid w:val="00753713"/>
    <w:rsid w:val="00753B30"/>
    <w:rsid w:val="00756474"/>
    <w:rsid w:val="007578EE"/>
    <w:rsid w:val="007632AA"/>
    <w:rsid w:val="00763386"/>
    <w:rsid w:val="0076447C"/>
    <w:rsid w:val="00767F3B"/>
    <w:rsid w:val="00771395"/>
    <w:rsid w:val="00772A4C"/>
    <w:rsid w:val="00773BA2"/>
    <w:rsid w:val="0078009E"/>
    <w:rsid w:val="00780AD3"/>
    <w:rsid w:val="007846CA"/>
    <w:rsid w:val="00787B6B"/>
    <w:rsid w:val="0079309C"/>
    <w:rsid w:val="007A1559"/>
    <w:rsid w:val="007A1B20"/>
    <w:rsid w:val="007A1CA2"/>
    <w:rsid w:val="007A46F2"/>
    <w:rsid w:val="007A4707"/>
    <w:rsid w:val="007A477F"/>
    <w:rsid w:val="007B0007"/>
    <w:rsid w:val="007B0099"/>
    <w:rsid w:val="007B014C"/>
    <w:rsid w:val="007B526A"/>
    <w:rsid w:val="007B5348"/>
    <w:rsid w:val="007B5D13"/>
    <w:rsid w:val="007B6B27"/>
    <w:rsid w:val="007B7C90"/>
    <w:rsid w:val="007C1E6F"/>
    <w:rsid w:val="007C346F"/>
    <w:rsid w:val="007C4EDD"/>
    <w:rsid w:val="007D13FE"/>
    <w:rsid w:val="007D2D11"/>
    <w:rsid w:val="007D3640"/>
    <w:rsid w:val="007D7A68"/>
    <w:rsid w:val="007E0355"/>
    <w:rsid w:val="007E242B"/>
    <w:rsid w:val="007E27B6"/>
    <w:rsid w:val="007E472B"/>
    <w:rsid w:val="007E56DF"/>
    <w:rsid w:val="007E7001"/>
    <w:rsid w:val="007E71A8"/>
    <w:rsid w:val="007E7F4E"/>
    <w:rsid w:val="007F1EF6"/>
    <w:rsid w:val="007F20DC"/>
    <w:rsid w:val="007F3A6E"/>
    <w:rsid w:val="007F4CA2"/>
    <w:rsid w:val="007F64BB"/>
    <w:rsid w:val="008023C8"/>
    <w:rsid w:val="00803BD8"/>
    <w:rsid w:val="008049A7"/>
    <w:rsid w:val="00806475"/>
    <w:rsid w:val="008068B7"/>
    <w:rsid w:val="00810289"/>
    <w:rsid w:val="008131BD"/>
    <w:rsid w:val="00814814"/>
    <w:rsid w:val="0081561D"/>
    <w:rsid w:val="008162DE"/>
    <w:rsid w:val="008168AB"/>
    <w:rsid w:val="00816EEB"/>
    <w:rsid w:val="00817590"/>
    <w:rsid w:val="0082253B"/>
    <w:rsid w:val="00825EA3"/>
    <w:rsid w:val="008261F6"/>
    <w:rsid w:val="00830DD1"/>
    <w:rsid w:val="00832564"/>
    <w:rsid w:val="00834C85"/>
    <w:rsid w:val="00836749"/>
    <w:rsid w:val="00840AFC"/>
    <w:rsid w:val="0084304A"/>
    <w:rsid w:val="008471A9"/>
    <w:rsid w:val="008479BC"/>
    <w:rsid w:val="0085282D"/>
    <w:rsid w:val="00854D86"/>
    <w:rsid w:val="00855AF4"/>
    <w:rsid w:val="00855C5E"/>
    <w:rsid w:val="00857AA4"/>
    <w:rsid w:val="00860DB7"/>
    <w:rsid w:val="0086129B"/>
    <w:rsid w:val="00862528"/>
    <w:rsid w:val="0086366C"/>
    <w:rsid w:val="00863FA8"/>
    <w:rsid w:val="0087118B"/>
    <w:rsid w:val="00871FD4"/>
    <w:rsid w:val="0087402A"/>
    <w:rsid w:val="008740C2"/>
    <w:rsid w:val="00876F3A"/>
    <w:rsid w:val="0087793F"/>
    <w:rsid w:val="00882F9C"/>
    <w:rsid w:val="00890E36"/>
    <w:rsid w:val="008955F6"/>
    <w:rsid w:val="008A17D1"/>
    <w:rsid w:val="008A3D02"/>
    <w:rsid w:val="008A447D"/>
    <w:rsid w:val="008A5CDE"/>
    <w:rsid w:val="008B20CE"/>
    <w:rsid w:val="008B3DB0"/>
    <w:rsid w:val="008B710F"/>
    <w:rsid w:val="008B71CB"/>
    <w:rsid w:val="008C01CF"/>
    <w:rsid w:val="008C3FE9"/>
    <w:rsid w:val="008C75CA"/>
    <w:rsid w:val="008D292B"/>
    <w:rsid w:val="008D3759"/>
    <w:rsid w:val="008D6EB5"/>
    <w:rsid w:val="008E0EFC"/>
    <w:rsid w:val="008E3F40"/>
    <w:rsid w:val="008E501F"/>
    <w:rsid w:val="008E6227"/>
    <w:rsid w:val="008E7E7E"/>
    <w:rsid w:val="008F1436"/>
    <w:rsid w:val="008F2A4C"/>
    <w:rsid w:val="008F379E"/>
    <w:rsid w:val="008F46BB"/>
    <w:rsid w:val="008F55B4"/>
    <w:rsid w:val="008F5A9D"/>
    <w:rsid w:val="008F5C6D"/>
    <w:rsid w:val="00900E1C"/>
    <w:rsid w:val="0090761E"/>
    <w:rsid w:val="0091043F"/>
    <w:rsid w:val="00911FF4"/>
    <w:rsid w:val="00913494"/>
    <w:rsid w:val="00913645"/>
    <w:rsid w:val="009136C2"/>
    <w:rsid w:val="009143F4"/>
    <w:rsid w:val="00916867"/>
    <w:rsid w:val="009210AC"/>
    <w:rsid w:val="00933232"/>
    <w:rsid w:val="009349A8"/>
    <w:rsid w:val="00935797"/>
    <w:rsid w:val="00935E9A"/>
    <w:rsid w:val="009420E4"/>
    <w:rsid w:val="00944667"/>
    <w:rsid w:val="00945D5E"/>
    <w:rsid w:val="0094791A"/>
    <w:rsid w:val="0095049D"/>
    <w:rsid w:val="0095079B"/>
    <w:rsid w:val="009517F5"/>
    <w:rsid w:val="009553A8"/>
    <w:rsid w:val="00960C50"/>
    <w:rsid w:val="00961704"/>
    <w:rsid w:val="009623E3"/>
    <w:rsid w:val="009660A3"/>
    <w:rsid w:val="009670A0"/>
    <w:rsid w:val="00970212"/>
    <w:rsid w:val="00971012"/>
    <w:rsid w:val="009718D6"/>
    <w:rsid w:val="00972144"/>
    <w:rsid w:val="00973EB9"/>
    <w:rsid w:val="00973F05"/>
    <w:rsid w:val="0097629A"/>
    <w:rsid w:val="00980717"/>
    <w:rsid w:val="00981BF4"/>
    <w:rsid w:val="00982418"/>
    <w:rsid w:val="009860F7"/>
    <w:rsid w:val="00987114"/>
    <w:rsid w:val="00991545"/>
    <w:rsid w:val="009921A7"/>
    <w:rsid w:val="00994142"/>
    <w:rsid w:val="0099591F"/>
    <w:rsid w:val="00997640"/>
    <w:rsid w:val="009A199D"/>
    <w:rsid w:val="009A3240"/>
    <w:rsid w:val="009A4B2D"/>
    <w:rsid w:val="009A621D"/>
    <w:rsid w:val="009B0410"/>
    <w:rsid w:val="009B4465"/>
    <w:rsid w:val="009B50FC"/>
    <w:rsid w:val="009B58D7"/>
    <w:rsid w:val="009B6D52"/>
    <w:rsid w:val="009B74E4"/>
    <w:rsid w:val="009B7E2F"/>
    <w:rsid w:val="009C36D1"/>
    <w:rsid w:val="009C4490"/>
    <w:rsid w:val="009C51CE"/>
    <w:rsid w:val="009D3D9B"/>
    <w:rsid w:val="009D42AC"/>
    <w:rsid w:val="009D44DB"/>
    <w:rsid w:val="009D7340"/>
    <w:rsid w:val="009D793C"/>
    <w:rsid w:val="009D7E61"/>
    <w:rsid w:val="009E01D9"/>
    <w:rsid w:val="009E2220"/>
    <w:rsid w:val="009E3357"/>
    <w:rsid w:val="009E4EB8"/>
    <w:rsid w:val="009E694C"/>
    <w:rsid w:val="009E6ED8"/>
    <w:rsid w:val="009F211F"/>
    <w:rsid w:val="009F3D07"/>
    <w:rsid w:val="009F6481"/>
    <w:rsid w:val="009F6C4B"/>
    <w:rsid w:val="009F754C"/>
    <w:rsid w:val="00A01D3B"/>
    <w:rsid w:val="00A07384"/>
    <w:rsid w:val="00A073A8"/>
    <w:rsid w:val="00A13256"/>
    <w:rsid w:val="00A21713"/>
    <w:rsid w:val="00A21F49"/>
    <w:rsid w:val="00A2207C"/>
    <w:rsid w:val="00A23055"/>
    <w:rsid w:val="00A231ED"/>
    <w:rsid w:val="00A242D3"/>
    <w:rsid w:val="00A242E5"/>
    <w:rsid w:val="00A25AF4"/>
    <w:rsid w:val="00A25FA1"/>
    <w:rsid w:val="00A268FB"/>
    <w:rsid w:val="00A305DC"/>
    <w:rsid w:val="00A30805"/>
    <w:rsid w:val="00A3095D"/>
    <w:rsid w:val="00A30FFA"/>
    <w:rsid w:val="00A3308D"/>
    <w:rsid w:val="00A34E01"/>
    <w:rsid w:val="00A4014B"/>
    <w:rsid w:val="00A4081B"/>
    <w:rsid w:val="00A41501"/>
    <w:rsid w:val="00A42DF9"/>
    <w:rsid w:val="00A44D15"/>
    <w:rsid w:val="00A45E6E"/>
    <w:rsid w:val="00A4683D"/>
    <w:rsid w:val="00A46CAA"/>
    <w:rsid w:val="00A544EF"/>
    <w:rsid w:val="00A54FA3"/>
    <w:rsid w:val="00A55815"/>
    <w:rsid w:val="00A56C33"/>
    <w:rsid w:val="00A57D18"/>
    <w:rsid w:val="00A60CFD"/>
    <w:rsid w:val="00A651E8"/>
    <w:rsid w:val="00A6534C"/>
    <w:rsid w:val="00A653B1"/>
    <w:rsid w:val="00A661A0"/>
    <w:rsid w:val="00A665F2"/>
    <w:rsid w:val="00A66A0F"/>
    <w:rsid w:val="00A72B4E"/>
    <w:rsid w:val="00A74AB6"/>
    <w:rsid w:val="00A754EA"/>
    <w:rsid w:val="00A769A0"/>
    <w:rsid w:val="00A775BD"/>
    <w:rsid w:val="00A81C57"/>
    <w:rsid w:val="00A81DC1"/>
    <w:rsid w:val="00A82BBD"/>
    <w:rsid w:val="00A83198"/>
    <w:rsid w:val="00A83A45"/>
    <w:rsid w:val="00A86491"/>
    <w:rsid w:val="00A87090"/>
    <w:rsid w:val="00A93EBB"/>
    <w:rsid w:val="00A94D94"/>
    <w:rsid w:val="00A972DC"/>
    <w:rsid w:val="00AA188E"/>
    <w:rsid w:val="00AA3C01"/>
    <w:rsid w:val="00AA5FBB"/>
    <w:rsid w:val="00AA7546"/>
    <w:rsid w:val="00AA788E"/>
    <w:rsid w:val="00AB049B"/>
    <w:rsid w:val="00AB29D7"/>
    <w:rsid w:val="00AB3494"/>
    <w:rsid w:val="00AB35E5"/>
    <w:rsid w:val="00AC0F42"/>
    <w:rsid w:val="00AC2317"/>
    <w:rsid w:val="00AC3D5F"/>
    <w:rsid w:val="00AC76EF"/>
    <w:rsid w:val="00AC77F2"/>
    <w:rsid w:val="00AD363D"/>
    <w:rsid w:val="00AD4786"/>
    <w:rsid w:val="00AD794C"/>
    <w:rsid w:val="00AD7D69"/>
    <w:rsid w:val="00AE124E"/>
    <w:rsid w:val="00AE1C8C"/>
    <w:rsid w:val="00AE6138"/>
    <w:rsid w:val="00AE7140"/>
    <w:rsid w:val="00AF0B8D"/>
    <w:rsid w:val="00AF1F42"/>
    <w:rsid w:val="00AF2678"/>
    <w:rsid w:val="00AF2D31"/>
    <w:rsid w:val="00AF560C"/>
    <w:rsid w:val="00AF5C3C"/>
    <w:rsid w:val="00AF6E03"/>
    <w:rsid w:val="00B046F2"/>
    <w:rsid w:val="00B06A45"/>
    <w:rsid w:val="00B07305"/>
    <w:rsid w:val="00B113D3"/>
    <w:rsid w:val="00B11C91"/>
    <w:rsid w:val="00B145AA"/>
    <w:rsid w:val="00B156B1"/>
    <w:rsid w:val="00B16B67"/>
    <w:rsid w:val="00B22D7D"/>
    <w:rsid w:val="00B23A90"/>
    <w:rsid w:val="00B25866"/>
    <w:rsid w:val="00B26EAA"/>
    <w:rsid w:val="00B35577"/>
    <w:rsid w:val="00B36844"/>
    <w:rsid w:val="00B3767B"/>
    <w:rsid w:val="00B40F94"/>
    <w:rsid w:val="00B4382D"/>
    <w:rsid w:val="00B44001"/>
    <w:rsid w:val="00B44C1A"/>
    <w:rsid w:val="00B46C41"/>
    <w:rsid w:val="00B47CA1"/>
    <w:rsid w:val="00B50BD0"/>
    <w:rsid w:val="00B525F6"/>
    <w:rsid w:val="00B53F3D"/>
    <w:rsid w:val="00B57C7F"/>
    <w:rsid w:val="00B61589"/>
    <w:rsid w:val="00B63188"/>
    <w:rsid w:val="00B64AAD"/>
    <w:rsid w:val="00B65735"/>
    <w:rsid w:val="00B7037C"/>
    <w:rsid w:val="00B71400"/>
    <w:rsid w:val="00B73A16"/>
    <w:rsid w:val="00B805BB"/>
    <w:rsid w:val="00B83B84"/>
    <w:rsid w:val="00B842A0"/>
    <w:rsid w:val="00B8533E"/>
    <w:rsid w:val="00B87A2B"/>
    <w:rsid w:val="00B90DC9"/>
    <w:rsid w:val="00B91360"/>
    <w:rsid w:val="00B9199C"/>
    <w:rsid w:val="00B92C4A"/>
    <w:rsid w:val="00B93E4C"/>
    <w:rsid w:val="00BA302E"/>
    <w:rsid w:val="00BA5EBC"/>
    <w:rsid w:val="00BA6390"/>
    <w:rsid w:val="00BA7B3F"/>
    <w:rsid w:val="00BB7205"/>
    <w:rsid w:val="00BB78BD"/>
    <w:rsid w:val="00BB7A7C"/>
    <w:rsid w:val="00BC3637"/>
    <w:rsid w:val="00BC5DE1"/>
    <w:rsid w:val="00BC5FB2"/>
    <w:rsid w:val="00BC70AB"/>
    <w:rsid w:val="00BC70F9"/>
    <w:rsid w:val="00BD0B4C"/>
    <w:rsid w:val="00BE3480"/>
    <w:rsid w:val="00BE4678"/>
    <w:rsid w:val="00BE68BA"/>
    <w:rsid w:val="00BF59F5"/>
    <w:rsid w:val="00C01EEB"/>
    <w:rsid w:val="00C05C83"/>
    <w:rsid w:val="00C05C91"/>
    <w:rsid w:val="00C1128E"/>
    <w:rsid w:val="00C113F8"/>
    <w:rsid w:val="00C1147E"/>
    <w:rsid w:val="00C119F4"/>
    <w:rsid w:val="00C15D92"/>
    <w:rsid w:val="00C15DFE"/>
    <w:rsid w:val="00C2174D"/>
    <w:rsid w:val="00C22BD6"/>
    <w:rsid w:val="00C23AE9"/>
    <w:rsid w:val="00C23C5E"/>
    <w:rsid w:val="00C23FE6"/>
    <w:rsid w:val="00C267A2"/>
    <w:rsid w:val="00C304B9"/>
    <w:rsid w:val="00C3194C"/>
    <w:rsid w:val="00C34882"/>
    <w:rsid w:val="00C36D2F"/>
    <w:rsid w:val="00C37BCA"/>
    <w:rsid w:val="00C41A61"/>
    <w:rsid w:val="00C41E56"/>
    <w:rsid w:val="00C45700"/>
    <w:rsid w:val="00C45FF3"/>
    <w:rsid w:val="00C52B05"/>
    <w:rsid w:val="00C561C9"/>
    <w:rsid w:val="00C57315"/>
    <w:rsid w:val="00C5784C"/>
    <w:rsid w:val="00C60267"/>
    <w:rsid w:val="00C6223A"/>
    <w:rsid w:val="00C631CE"/>
    <w:rsid w:val="00C64894"/>
    <w:rsid w:val="00C71B8A"/>
    <w:rsid w:val="00C746A0"/>
    <w:rsid w:val="00C76F67"/>
    <w:rsid w:val="00C80865"/>
    <w:rsid w:val="00C80FFD"/>
    <w:rsid w:val="00C817B7"/>
    <w:rsid w:val="00C82184"/>
    <w:rsid w:val="00C84F9C"/>
    <w:rsid w:val="00C86A01"/>
    <w:rsid w:val="00C87C90"/>
    <w:rsid w:val="00C91436"/>
    <w:rsid w:val="00C9160E"/>
    <w:rsid w:val="00C91864"/>
    <w:rsid w:val="00CA4939"/>
    <w:rsid w:val="00CB0E3D"/>
    <w:rsid w:val="00CB50B2"/>
    <w:rsid w:val="00CB6E99"/>
    <w:rsid w:val="00CB7C1D"/>
    <w:rsid w:val="00CC221A"/>
    <w:rsid w:val="00CC57E4"/>
    <w:rsid w:val="00CC5B2D"/>
    <w:rsid w:val="00CC640F"/>
    <w:rsid w:val="00CC6BB1"/>
    <w:rsid w:val="00CC6F1D"/>
    <w:rsid w:val="00CC7B2F"/>
    <w:rsid w:val="00CD0C3C"/>
    <w:rsid w:val="00CD246F"/>
    <w:rsid w:val="00CD2E01"/>
    <w:rsid w:val="00CD3245"/>
    <w:rsid w:val="00CD345B"/>
    <w:rsid w:val="00CD4B3B"/>
    <w:rsid w:val="00CD5101"/>
    <w:rsid w:val="00CD7AF2"/>
    <w:rsid w:val="00CE24CE"/>
    <w:rsid w:val="00CE409B"/>
    <w:rsid w:val="00CE4BA4"/>
    <w:rsid w:val="00CE5694"/>
    <w:rsid w:val="00CE5B54"/>
    <w:rsid w:val="00CE797E"/>
    <w:rsid w:val="00CF17AF"/>
    <w:rsid w:val="00CF1F0C"/>
    <w:rsid w:val="00CF2790"/>
    <w:rsid w:val="00CF4EBB"/>
    <w:rsid w:val="00D02EBA"/>
    <w:rsid w:val="00D03FE8"/>
    <w:rsid w:val="00D04DFA"/>
    <w:rsid w:val="00D069B4"/>
    <w:rsid w:val="00D103F4"/>
    <w:rsid w:val="00D12444"/>
    <w:rsid w:val="00D12BFE"/>
    <w:rsid w:val="00D13753"/>
    <w:rsid w:val="00D16331"/>
    <w:rsid w:val="00D22986"/>
    <w:rsid w:val="00D22A40"/>
    <w:rsid w:val="00D22C8D"/>
    <w:rsid w:val="00D236DC"/>
    <w:rsid w:val="00D252A7"/>
    <w:rsid w:val="00D255B7"/>
    <w:rsid w:val="00D259F4"/>
    <w:rsid w:val="00D26AEB"/>
    <w:rsid w:val="00D32910"/>
    <w:rsid w:val="00D333B1"/>
    <w:rsid w:val="00D369AE"/>
    <w:rsid w:val="00D37586"/>
    <w:rsid w:val="00D376B8"/>
    <w:rsid w:val="00D37EFB"/>
    <w:rsid w:val="00D44AE6"/>
    <w:rsid w:val="00D4505A"/>
    <w:rsid w:val="00D450F6"/>
    <w:rsid w:val="00D45D5F"/>
    <w:rsid w:val="00D46FA5"/>
    <w:rsid w:val="00D477FC"/>
    <w:rsid w:val="00D514C1"/>
    <w:rsid w:val="00D52CE9"/>
    <w:rsid w:val="00D54742"/>
    <w:rsid w:val="00D55010"/>
    <w:rsid w:val="00D55A60"/>
    <w:rsid w:val="00D56082"/>
    <w:rsid w:val="00D56B27"/>
    <w:rsid w:val="00D62888"/>
    <w:rsid w:val="00D63024"/>
    <w:rsid w:val="00D646F6"/>
    <w:rsid w:val="00D65D0B"/>
    <w:rsid w:val="00D673F2"/>
    <w:rsid w:val="00D67C72"/>
    <w:rsid w:val="00D70CA7"/>
    <w:rsid w:val="00D7412C"/>
    <w:rsid w:val="00D7440F"/>
    <w:rsid w:val="00D758AD"/>
    <w:rsid w:val="00D80726"/>
    <w:rsid w:val="00D80A1D"/>
    <w:rsid w:val="00D80F95"/>
    <w:rsid w:val="00D814A8"/>
    <w:rsid w:val="00D852C7"/>
    <w:rsid w:val="00D90E99"/>
    <w:rsid w:val="00D9173A"/>
    <w:rsid w:val="00D94EB4"/>
    <w:rsid w:val="00D95001"/>
    <w:rsid w:val="00DB01B4"/>
    <w:rsid w:val="00DB1716"/>
    <w:rsid w:val="00DB4810"/>
    <w:rsid w:val="00DC3FF5"/>
    <w:rsid w:val="00DC50F6"/>
    <w:rsid w:val="00DD0DCE"/>
    <w:rsid w:val="00DD167F"/>
    <w:rsid w:val="00DE3B13"/>
    <w:rsid w:val="00DE41CB"/>
    <w:rsid w:val="00DE48A2"/>
    <w:rsid w:val="00DE5EF7"/>
    <w:rsid w:val="00DE6D6B"/>
    <w:rsid w:val="00DF021C"/>
    <w:rsid w:val="00DF1A26"/>
    <w:rsid w:val="00DF29B0"/>
    <w:rsid w:val="00DF3A1B"/>
    <w:rsid w:val="00DF67DC"/>
    <w:rsid w:val="00DF7691"/>
    <w:rsid w:val="00E03A52"/>
    <w:rsid w:val="00E044C3"/>
    <w:rsid w:val="00E04E76"/>
    <w:rsid w:val="00E07D57"/>
    <w:rsid w:val="00E12E7E"/>
    <w:rsid w:val="00E15149"/>
    <w:rsid w:val="00E17139"/>
    <w:rsid w:val="00E172B3"/>
    <w:rsid w:val="00E17A13"/>
    <w:rsid w:val="00E17EBB"/>
    <w:rsid w:val="00E255C0"/>
    <w:rsid w:val="00E25629"/>
    <w:rsid w:val="00E30737"/>
    <w:rsid w:val="00E31B8A"/>
    <w:rsid w:val="00E3361B"/>
    <w:rsid w:val="00E35A44"/>
    <w:rsid w:val="00E36B2C"/>
    <w:rsid w:val="00E36FA4"/>
    <w:rsid w:val="00E37627"/>
    <w:rsid w:val="00E40D04"/>
    <w:rsid w:val="00E46F7F"/>
    <w:rsid w:val="00E5297B"/>
    <w:rsid w:val="00E52F9C"/>
    <w:rsid w:val="00E53AA1"/>
    <w:rsid w:val="00E54ECC"/>
    <w:rsid w:val="00E54F6A"/>
    <w:rsid w:val="00E57D76"/>
    <w:rsid w:val="00E62B10"/>
    <w:rsid w:val="00E63276"/>
    <w:rsid w:val="00E6514C"/>
    <w:rsid w:val="00E657FA"/>
    <w:rsid w:val="00E66613"/>
    <w:rsid w:val="00E72629"/>
    <w:rsid w:val="00E7482F"/>
    <w:rsid w:val="00E74F87"/>
    <w:rsid w:val="00E7568A"/>
    <w:rsid w:val="00E761BC"/>
    <w:rsid w:val="00E76B30"/>
    <w:rsid w:val="00E81056"/>
    <w:rsid w:val="00E84C0B"/>
    <w:rsid w:val="00E8723D"/>
    <w:rsid w:val="00E91470"/>
    <w:rsid w:val="00E91D45"/>
    <w:rsid w:val="00E92133"/>
    <w:rsid w:val="00E923B9"/>
    <w:rsid w:val="00E962E3"/>
    <w:rsid w:val="00EA01F4"/>
    <w:rsid w:val="00EA0F09"/>
    <w:rsid w:val="00EB01D7"/>
    <w:rsid w:val="00EB27E9"/>
    <w:rsid w:val="00EC2981"/>
    <w:rsid w:val="00EC4DC5"/>
    <w:rsid w:val="00EC55FE"/>
    <w:rsid w:val="00EC6CC0"/>
    <w:rsid w:val="00ED4FFB"/>
    <w:rsid w:val="00ED5036"/>
    <w:rsid w:val="00EE1EAF"/>
    <w:rsid w:val="00EE3302"/>
    <w:rsid w:val="00EE5A4C"/>
    <w:rsid w:val="00EE7462"/>
    <w:rsid w:val="00EF1B72"/>
    <w:rsid w:val="00EF2CD1"/>
    <w:rsid w:val="00EF3A6F"/>
    <w:rsid w:val="00EF7404"/>
    <w:rsid w:val="00EF79D4"/>
    <w:rsid w:val="00F0078D"/>
    <w:rsid w:val="00F02B81"/>
    <w:rsid w:val="00F03152"/>
    <w:rsid w:val="00F035B8"/>
    <w:rsid w:val="00F049AA"/>
    <w:rsid w:val="00F11E88"/>
    <w:rsid w:val="00F14DD3"/>
    <w:rsid w:val="00F15205"/>
    <w:rsid w:val="00F2036E"/>
    <w:rsid w:val="00F213C8"/>
    <w:rsid w:val="00F2193E"/>
    <w:rsid w:val="00F224C0"/>
    <w:rsid w:val="00F235E0"/>
    <w:rsid w:val="00F32309"/>
    <w:rsid w:val="00F32405"/>
    <w:rsid w:val="00F328D1"/>
    <w:rsid w:val="00F355E6"/>
    <w:rsid w:val="00F360E1"/>
    <w:rsid w:val="00F37503"/>
    <w:rsid w:val="00F378E6"/>
    <w:rsid w:val="00F452A1"/>
    <w:rsid w:val="00F4563D"/>
    <w:rsid w:val="00F4686E"/>
    <w:rsid w:val="00F5059D"/>
    <w:rsid w:val="00F508F4"/>
    <w:rsid w:val="00F511F4"/>
    <w:rsid w:val="00F52334"/>
    <w:rsid w:val="00F52F6B"/>
    <w:rsid w:val="00F54AA5"/>
    <w:rsid w:val="00F54D9B"/>
    <w:rsid w:val="00F54E2D"/>
    <w:rsid w:val="00F57DE8"/>
    <w:rsid w:val="00F62C20"/>
    <w:rsid w:val="00F6465B"/>
    <w:rsid w:val="00F7020D"/>
    <w:rsid w:val="00F70CC8"/>
    <w:rsid w:val="00F717E3"/>
    <w:rsid w:val="00F71D16"/>
    <w:rsid w:val="00F72B77"/>
    <w:rsid w:val="00F7323C"/>
    <w:rsid w:val="00F73CB5"/>
    <w:rsid w:val="00F75538"/>
    <w:rsid w:val="00F75936"/>
    <w:rsid w:val="00F75CAE"/>
    <w:rsid w:val="00F76A6B"/>
    <w:rsid w:val="00F80B3E"/>
    <w:rsid w:val="00F83F2D"/>
    <w:rsid w:val="00F8404E"/>
    <w:rsid w:val="00F84B5A"/>
    <w:rsid w:val="00FA37C0"/>
    <w:rsid w:val="00FA3DF5"/>
    <w:rsid w:val="00FA41F6"/>
    <w:rsid w:val="00FA7189"/>
    <w:rsid w:val="00FA7DCB"/>
    <w:rsid w:val="00FB0294"/>
    <w:rsid w:val="00FB16C1"/>
    <w:rsid w:val="00FB1E70"/>
    <w:rsid w:val="00FB255C"/>
    <w:rsid w:val="00FB6A51"/>
    <w:rsid w:val="00FC11AC"/>
    <w:rsid w:val="00FC303F"/>
    <w:rsid w:val="00FC4CF8"/>
    <w:rsid w:val="00FC56E5"/>
    <w:rsid w:val="00FC6350"/>
    <w:rsid w:val="00FC7316"/>
    <w:rsid w:val="00FE2266"/>
    <w:rsid w:val="00FE3B04"/>
    <w:rsid w:val="00FE3D08"/>
    <w:rsid w:val="00FE47AD"/>
    <w:rsid w:val="00FF00DC"/>
    <w:rsid w:val="00FF0DBD"/>
    <w:rsid w:val="00FF39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617CF0D9"/>
  <w15:chartTrackingRefBased/>
  <w15:docId w15:val="{652FEA0E-FB64-49D6-81F3-42D26A3098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47FE"/>
    <w:pPr>
      <w:spacing w:after="200" w:line="276" w:lineRule="auto"/>
    </w:pPr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38285B"/>
    <w:pPr>
      <w:keepNext/>
      <w:outlineLvl w:val="0"/>
    </w:pPr>
    <w:rPr>
      <w:rFonts w:asciiTheme="majorHAnsi" w:eastAsiaTheme="majorEastAsia" w:hAnsiTheme="majorHAnsi" w:cstheme="majorBidi"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F0078D"/>
    <w:pPr>
      <w:keepNext/>
      <w:tabs>
        <w:tab w:val="left" w:pos="180"/>
      </w:tabs>
      <w:spacing w:after="0" w:line="240" w:lineRule="auto"/>
      <w:ind w:left="540"/>
      <w:outlineLvl w:val="1"/>
    </w:pPr>
    <w:rPr>
      <w:rFonts w:ascii="Arial" w:eastAsia="MS Mincho" w:hAnsi="Arial" w:cs="Times New Roman"/>
      <w:color w:val="FF0000"/>
      <w:sz w:val="32"/>
      <w:szCs w:val="24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11B4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078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F0078D"/>
    <w:rPr>
      <w:rFonts w:ascii="Arial" w:eastAsia="MS Mincho" w:hAnsi="Arial" w:cs="Times New Roman"/>
      <w:color w:val="FF0000"/>
      <w:sz w:val="32"/>
      <w:szCs w:val="24"/>
      <w:lang w:val="en-GB" w:eastAsia="en-US"/>
    </w:rPr>
  </w:style>
  <w:style w:type="table" w:styleId="TableGrid">
    <w:name w:val="Table Grid"/>
    <w:basedOn w:val="TableNormal"/>
    <w:uiPriority w:val="39"/>
    <w:rsid w:val="003547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35F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35F0E"/>
    <w:rPr>
      <w:rFonts w:ascii="Segoe UI" w:hAnsi="Segoe UI" w:cs="Segoe UI"/>
      <w:sz w:val="18"/>
      <w:szCs w:val="18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078D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styleId="Hyperlink">
    <w:name w:val="Hyperlink"/>
    <w:basedOn w:val="DefaultParagraphFont"/>
    <w:uiPriority w:val="99"/>
    <w:unhideWhenUsed/>
    <w:rsid w:val="00F0078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0078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078D"/>
    <w:rPr>
      <w:rFonts w:ascii="Calibri" w:hAnsi="Calibri" w:cs="Calibri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F0078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078D"/>
    <w:rPr>
      <w:rFonts w:ascii="Calibri" w:hAnsi="Calibri" w:cs="Calibri"/>
      <w:noProof/>
      <w:lang w:val="en-GB"/>
    </w:rPr>
  </w:style>
  <w:style w:type="paragraph" w:styleId="Header">
    <w:name w:val="header"/>
    <w:basedOn w:val="Normal"/>
    <w:link w:val="HeaderChar"/>
    <w:uiPriority w:val="99"/>
    <w:unhideWhenUsed/>
    <w:rsid w:val="00F007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078D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F007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078D"/>
    <w:rPr>
      <w:lang w:val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0078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0078D"/>
    <w:rPr>
      <w:sz w:val="20"/>
      <w:szCs w:val="20"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0078D"/>
    <w:rPr>
      <w:b/>
      <w:bCs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0078D"/>
    <w:rPr>
      <w:b/>
      <w:bCs/>
    </w:rPr>
  </w:style>
  <w:style w:type="character" w:customStyle="1" w:styleId="highlight">
    <w:name w:val="highlight"/>
    <w:basedOn w:val="DefaultParagraphFont"/>
    <w:rsid w:val="00F0078D"/>
  </w:style>
  <w:style w:type="paragraph" w:customStyle="1" w:styleId="default">
    <w:name w:val="default"/>
    <w:basedOn w:val="Normal"/>
    <w:rsid w:val="00F0078D"/>
    <w:pPr>
      <w:spacing w:after="0" w:line="240" w:lineRule="auto"/>
    </w:pPr>
    <w:rPr>
      <w:rFonts w:ascii="Times New Roman" w:hAnsi="Times New Roman" w:cs="Times New Roman"/>
      <w:sz w:val="24"/>
      <w:szCs w:val="24"/>
      <w:lang w:val="en-US" w:eastAsia="en-US"/>
    </w:rPr>
  </w:style>
  <w:style w:type="paragraph" w:styleId="ListParagraph">
    <w:name w:val="List Paragraph"/>
    <w:basedOn w:val="Normal"/>
    <w:uiPriority w:val="34"/>
    <w:qFormat/>
    <w:rsid w:val="00F0078D"/>
    <w:pPr>
      <w:ind w:left="720"/>
      <w:contextualSpacing/>
    </w:pPr>
    <w:rPr>
      <w:lang w:val="en-US"/>
    </w:rPr>
  </w:style>
  <w:style w:type="character" w:styleId="Emphasis">
    <w:name w:val="Emphasis"/>
    <w:uiPriority w:val="20"/>
    <w:qFormat/>
    <w:rsid w:val="00F0078D"/>
    <w:rPr>
      <w:i/>
      <w:iCs/>
    </w:rPr>
  </w:style>
  <w:style w:type="character" w:customStyle="1" w:styleId="apple-converted-space">
    <w:name w:val="apple-converted-space"/>
    <w:basedOn w:val="DefaultParagraphFont"/>
    <w:rsid w:val="00F0078D"/>
  </w:style>
  <w:style w:type="paragraph" w:customStyle="1" w:styleId="xl25">
    <w:name w:val="xl25"/>
    <w:basedOn w:val="Normal"/>
    <w:rsid w:val="00F0078D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MS Mincho" w:hAnsi="Times New Roman" w:cs="Times New Roman"/>
      <w:sz w:val="24"/>
      <w:szCs w:val="24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311B46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7B0007"/>
    <w:pPr>
      <w:spacing w:after="0" w:line="240" w:lineRule="auto"/>
      <w:ind w:leftChars="-204" w:left="-449" w:right="-178"/>
    </w:pPr>
    <w:rPr>
      <w:rFonts w:ascii="Arial" w:hAnsi="Arial" w:cs="Arial"/>
      <w:color w:val="000000" w:themeColor="text1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349F4"/>
    <w:rPr>
      <w:sz w:val="18"/>
      <w:szCs w:val="18"/>
    </w:rPr>
  </w:style>
  <w:style w:type="paragraph" w:styleId="Revision">
    <w:name w:val="Revision"/>
    <w:hidden/>
    <w:uiPriority w:val="99"/>
    <w:semiHidden/>
    <w:rsid w:val="005349F4"/>
    <w:pPr>
      <w:spacing w:after="0" w:line="240" w:lineRule="auto"/>
    </w:pPr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38285B"/>
    <w:rPr>
      <w:rFonts w:asciiTheme="majorHAnsi" w:eastAsiaTheme="majorEastAsia" w:hAnsiTheme="majorHAnsi" w:cstheme="majorBidi"/>
      <w:sz w:val="24"/>
      <w:szCs w:val="24"/>
      <w:lang w:val="en-GB"/>
    </w:rPr>
  </w:style>
  <w:style w:type="character" w:customStyle="1" w:styleId="EndNoteBibliography0">
    <w:name w:val="EndNote Bibliography (文字)"/>
    <w:basedOn w:val="DefaultParagraphFont"/>
    <w:rsid w:val="009718D6"/>
    <w:rPr>
      <w:rFonts w:ascii="Arial" w:hAnsi="Arial" w:cs="Arial"/>
      <w:noProof/>
      <w:sz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0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69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17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40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2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84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45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8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4634043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641741">
              <w:marLeft w:val="0"/>
              <w:marRight w:val="0"/>
              <w:marTop w:val="0"/>
              <w:marBottom w:val="40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737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8762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63019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771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00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7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0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0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svg"/><Relationship Id="rId18" Type="http://schemas.openxmlformats.org/officeDocument/2006/relationships/header" Target="header4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4.svg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3938A53FDDF1F4F8A2C3B0B7DD1CD6F" ma:contentTypeVersion="9" ma:contentTypeDescription="Create a new document." ma:contentTypeScope="" ma:versionID="7eeff5a0e83e1652e37fab78c25569ea">
  <xsd:schema xmlns:xsd="http://www.w3.org/2001/XMLSchema" xmlns:xs="http://www.w3.org/2001/XMLSchema" xmlns:p="http://schemas.microsoft.com/office/2006/metadata/properties" xmlns:ns3="f81e2158-6221-45ff-ba47-c137e21ed099" targetNamespace="http://schemas.microsoft.com/office/2006/metadata/properties" ma:root="true" ma:fieldsID="b649f7fb743c7cebfbb9c805f2a25cde" ns3:_="">
    <xsd:import namespace="f81e2158-6221-45ff-ba47-c137e21ed09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1e2158-6221-45ff-ba47-c137e21ed09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10B533A-02F9-40A4-A468-4B8291956A6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49863A4-E00E-408E-89F0-A335A1034931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12C7FE3E-5528-4C33-9A23-D7B95CC4559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1e2158-6221-45ff-ba47-c137e21ed09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43545FC3-9D36-4919-BE3F-8B0D2027052E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4</Pages>
  <Words>9047</Words>
  <Characters>51572</Characters>
  <Application>Microsoft Office Word</Application>
  <DocSecurity>0</DocSecurity>
  <Lines>429</Lines>
  <Paragraphs>12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uki, Koichiro</dc:creator>
  <cp:keywords/>
  <dc:description/>
  <cp:lastModifiedBy>Ugai, Tomotaka</cp:lastModifiedBy>
  <cp:revision>2</cp:revision>
  <cp:lastPrinted>2020-10-11T14:23:00Z</cp:lastPrinted>
  <dcterms:created xsi:type="dcterms:W3CDTF">2022-11-13T13:09:00Z</dcterms:created>
  <dcterms:modified xsi:type="dcterms:W3CDTF">2022-11-13T1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3938A53FDDF1F4F8A2C3B0B7DD1CD6F</vt:lpwstr>
  </property>
</Properties>
</file>